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8A6150" w14:textId="7B5E83E5" w:rsidR="00DA0657" w:rsidRPr="00451A11" w:rsidRDefault="00B75753" w:rsidP="002059F6">
      <w:pPr>
        <w:spacing w:line="360" w:lineRule="auto"/>
        <w:jc w:val="center"/>
        <w:rPr>
          <w:b/>
          <w:bCs/>
          <w:sz w:val="32"/>
          <w:szCs w:val="32"/>
        </w:rPr>
      </w:pPr>
      <w:r w:rsidRPr="00451A11">
        <w:rPr>
          <w:b/>
          <w:bCs/>
          <w:sz w:val="32"/>
          <w:szCs w:val="32"/>
        </w:rPr>
        <w:t xml:space="preserve">Management of </w:t>
      </w:r>
      <w:r w:rsidR="00695CB8" w:rsidRPr="00451A11">
        <w:rPr>
          <w:b/>
          <w:bCs/>
          <w:sz w:val="32"/>
          <w:szCs w:val="32"/>
        </w:rPr>
        <w:t xml:space="preserve">Obstructive </w:t>
      </w:r>
      <w:r w:rsidR="004A6017">
        <w:rPr>
          <w:b/>
          <w:bCs/>
          <w:sz w:val="32"/>
          <w:szCs w:val="32"/>
        </w:rPr>
        <w:t>S</w:t>
      </w:r>
      <w:r w:rsidR="00695CB8" w:rsidRPr="00451A11">
        <w:rPr>
          <w:b/>
          <w:bCs/>
          <w:sz w:val="32"/>
          <w:szCs w:val="32"/>
        </w:rPr>
        <w:t xml:space="preserve">leep </w:t>
      </w:r>
      <w:r w:rsidR="004A6017">
        <w:rPr>
          <w:b/>
          <w:bCs/>
          <w:sz w:val="32"/>
          <w:szCs w:val="32"/>
        </w:rPr>
        <w:t>A</w:t>
      </w:r>
      <w:r w:rsidR="00695CB8" w:rsidRPr="00451A11">
        <w:rPr>
          <w:b/>
          <w:bCs/>
          <w:sz w:val="32"/>
          <w:szCs w:val="32"/>
        </w:rPr>
        <w:t xml:space="preserve">pnoea in </w:t>
      </w:r>
      <w:r w:rsidR="004A6017">
        <w:rPr>
          <w:b/>
          <w:bCs/>
          <w:sz w:val="32"/>
          <w:szCs w:val="32"/>
        </w:rPr>
        <w:t>C</w:t>
      </w:r>
      <w:r w:rsidR="00695CB8" w:rsidRPr="00451A11">
        <w:rPr>
          <w:b/>
          <w:bCs/>
          <w:sz w:val="32"/>
          <w:szCs w:val="32"/>
        </w:rPr>
        <w:t>hildren: Past, Present and Future</w:t>
      </w:r>
    </w:p>
    <w:p w14:paraId="2990D1B6" w14:textId="77777777" w:rsidR="00695CB8" w:rsidRPr="00451A11" w:rsidRDefault="00695CB8" w:rsidP="002059F6">
      <w:pPr>
        <w:spacing w:line="360" w:lineRule="auto"/>
      </w:pPr>
    </w:p>
    <w:p w14:paraId="4F1038E7" w14:textId="0919FD9A" w:rsidR="00695CB8" w:rsidRPr="00451A11" w:rsidRDefault="00695CB8" w:rsidP="002059F6">
      <w:pPr>
        <w:spacing w:line="360" w:lineRule="auto"/>
        <w:rPr>
          <w:b/>
          <w:bCs/>
        </w:rPr>
      </w:pPr>
      <w:r w:rsidRPr="00451A11">
        <w:rPr>
          <w:b/>
          <w:bCs/>
        </w:rPr>
        <w:t>Introduction</w:t>
      </w:r>
    </w:p>
    <w:p w14:paraId="18EFEA99" w14:textId="259AEA96" w:rsidR="00695CB8" w:rsidRPr="00451A11" w:rsidRDefault="00B75753" w:rsidP="002059F6">
      <w:pPr>
        <w:spacing w:line="360" w:lineRule="auto"/>
      </w:pPr>
      <w:r w:rsidRPr="00451A11">
        <w:tab/>
        <w:t xml:space="preserve">Obstructive sleep apnoea (OSA) is defined as episodes of partial or complete upper airway obstruction that disrupt the normal sleep architecture and normal </w:t>
      </w:r>
      <w:r w:rsidR="004C1A38" w:rsidRPr="00451A11">
        <w:t>ventilation</w:t>
      </w:r>
      <w:r w:rsidRPr="00451A11">
        <w:t xml:space="preserve"> patterns</w:t>
      </w:r>
      <w:r w:rsidR="00EB3B5D">
        <w:fldChar w:fldCharType="begin"/>
      </w:r>
      <w:r w:rsidR="00EB3B5D">
        <w:instrText xml:space="preserve"> ADDIN EN.CITE &lt;EndNote&gt;&lt;Cite&gt;&lt;Author&gt;Marcus&lt;/Author&gt;&lt;Year&gt;2012&lt;/Year&gt;&lt;IDText&gt;Diagnosis and management of childhood obstructive sleep apnea syndrome&lt;/IDText&gt;&lt;DisplayText&gt;(1)&lt;/DisplayText&gt;&lt;record&gt;&lt;dates&gt;&lt;pub-dates&gt;&lt;date&gt;Sep&lt;/date&gt;&lt;/pub-dates&gt;&lt;year&gt;2012&lt;/year&gt;&lt;/dates&gt;&lt;keywords&gt;&lt;keyword&gt;Child&lt;/keyword&gt;&lt;keyword&gt;Child Behavior Disorders/etiology&lt;/keyword&gt;&lt;keyword&gt;Cognition Disorders/etiology&lt;/keyword&gt;&lt;keyword&gt;*Continuous Positive Airway Pressure&lt;/keyword&gt;&lt;keyword&gt;Humans&lt;/keyword&gt;&lt;keyword&gt;Obesity/complications&lt;/keyword&gt;&lt;keyword&gt;Polysomnography&lt;/keyword&gt;&lt;keyword&gt;Prevalence&lt;/keyword&gt;&lt;keyword&gt;Sleep Apnea, Obstructive/*diagnosis/psychology/*therapy&lt;/keyword&gt;&lt;/keywords&gt;&lt;isbn&gt;0031-4005&lt;/isbn&gt;&lt;titles&gt;&lt;title&gt;Diagnosis and management of childhood obstructive sleep apnea syndrome&lt;/title&gt;&lt;secondary-title&gt;Pediatrics&lt;/secondary-title&gt;&lt;/titles&gt;&lt;pages&gt;e714-55&lt;/pages&gt;&lt;number&gt;3&lt;/number&gt;&lt;contributors&gt;&lt;authors&gt;&lt;author&gt;Marcus, C. L.&lt;/author&gt;&lt;author&gt;Brooks, L. J.&lt;/author&gt;&lt;author&gt;Draper, K. A.&lt;/author&gt;&lt;author&gt;Gozal, D.&lt;/author&gt;&lt;author&gt;Halbower, A. C.&lt;/author&gt;&lt;author&gt;Jones, J.&lt;/author&gt;&lt;author&gt;Schechter, M. S.&lt;/author&gt;&lt;author&gt;Ward, S. D.&lt;/author&gt;&lt;author&gt;Sheldon, S. H.&lt;/author&gt;&lt;author&gt;Shiffman, R. N.&lt;/author&gt;&lt;author&gt;Lehmann, C.&lt;/author&gt;&lt;author&gt;Spruyt, K.&lt;/author&gt;&lt;/authors&gt;&lt;/contributors&gt;&lt;edition&gt;20120827&lt;/edition&gt;&lt;language&gt;eng&lt;/language&gt;&lt;added-date format="utc"&gt;1700771794&lt;/added-date&gt;&lt;ref-type name="Journal Article"&gt;17&lt;/ref-type&gt;&lt;remote-database-provider&gt;NLM&lt;/remote-database-provider&gt;&lt;rec-number&gt;899&lt;/rec-number&gt;&lt;last-updated-date format="utc"&gt;1700771794&lt;/last-updated-date&gt;&lt;accession-num&gt;22926176&lt;/accession-num&gt;&lt;electronic-resource-num&gt;10.1542/peds.2012-1672&lt;/electronic-resource-num&gt;&lt;volume&gt;130&lt;/volume&gt;&lt;/record&gt;&lt;/Cite&gt;&lt;/EndNote&gt;</w:instrText>
      </w:r>
      <w:r w:rsidR="00EB3B5D">
        <w:fldChar w:fldCharType="separate"/>
      </w:r>
      <w:r w:rsidR="00EB3B5D">
        <w:rPr>
          <w:noProof/>
        </w:rPr>
        <w:t>(1)</w:t>
      </w:r>
      <w:r w:rsidR="00EB3B5D">
        <w:fldChar w:fldCharType="end"/>
      </w:r>
      <w:r w:rsidRPr="00451A11">
        <w:t>.</w:t>
      </w:r>
      <w:r w:rsidR="00451A11" w:rsidRPr="00451A11">
        <w:t xml:space="preserve"> This leads to sleep related symptoms such as snoring and laboured breathing. Aside from sleep related symptoms OSA can impact many other aspects of life, causing behavioural problems</w:t>
      </w:r>
      <w:r w:rsidR="00451A11">
        <w:t xml:space="preserve"> such as hyperactivity and inattention</w:t>
      </w:r>
      <w:r w:rsidR="00EB3B5D">
        <w:fldChar w:fldCharType="begin">
          <w:fldData xml:space="preserve">PEVuZE5vdGU+PENpdGU+PEF1dGhvcj5NYXJjdXM8L0F1dGhvcj48WWVhcj4yMDEzPC9ZZWFyPjxJ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</w:fldData>
        </w:fldChar>
      </w:r>
      <w:r w:rsidR="00EB3B5D">
        <w:instrText xml:space="preserve"> ADDIN EN.CITE </w:instrText>
      </w:r>
      <w:r w:rsidR="00EB3B5D">
        <w:fldChar w:fldCharType="begin">
          <w:fldData xml:space="preserve">PEVuZE5vdGU+PENpdGU+PEF1dGhvcj5NYXJjdXM8L0F1dGhvcj48WWVhcj4yMDEzPC9ZZWFyPjxJ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</w:fldData>
        </w:fldChar>
      </w:r>
      <w:r w:rsidR="00EB3B5D">
        <w:instrText xml:space="preserve"> ADDIN EN.CITE.DATA </w:instrText>
      </w:r>
      <w:r w:rsidR="00EB3B5D">
        <w:fldChar w:fldCharType="end"/>
      </w:r>
      <w:r w:rsidR="00EB3B5D">
        <w:fldChar w:fldCharType="separate"/>
      </w:r>
      <w:r w:rsidR="00EB3B5D">
        <w:rPr>
          <w:noProof/>
        </w:rPr>
        <w:t>(2)</w:t>
      </w:r>
      <w:r w:rsidR="00EB3B5D">
        <w:fldChar w:fldCharType="end"/>
      </w:r>
      <w:r w:rsidR="00451A11">
        <w:t>. More severe OSA can cause phys</w:t>
      </w:r>
      <w:r w:rsidR="00863ADC">
        <w:t>iological sequelae</w:t>
      </w:r>
      <w:r w:rsidR="00451A11">
        <w:t xml:space="preserve"> including failure to thrive, reduced childhood development and cardiovascular complications. </w:t>
      </w:r>
      <w:r w:rsidR="00F52484">
        <w:t>The prevalence of OSA is roughly 5% in children but this rises to closer to 50% in children with obesity</w:t>
      </w:r>
      <w:r w:rsidR="00C61979">
        <w:fldChar w:fldCharType="begin">
          <w:fldData xml:space="preserve">PEVuZE5vdGU+PENpdGU+PEF1dGhvcj5CaXRuZXJzPC9BdXRob3I+PFllYXI+MjAyMDwvWWVhcj48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=
</w:fldData>
        </w:fldChar>
      </w:r>
      <w:r w:rsidR="00C61979">
        <w:instrText xml:space="preserve"> ADDIN EN.CITE </w:instrText>
      </w:r>
      <w:r w:rsidR="00C61979">
        <w:fldChar w:fldCharType="begin">
          <w:fldData xml:space="preserve">PEVuZE5vdGU+PENpdGU+PEF1dGhvcj5CaXRuZXJzPC9BdXRob3I+PFllYXI+MjAyMDwvWWVhcj48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=
</w:fldData>
        </w:fldChar>
      </w:r>
      <w:r w:rsidR="00C61979">
        <w:instrText xml:space="preserve"> ADDIN EN.CITE.DATA </w:instrText>
      </w:r>
      <w:r w:rsidR="00C61979">
        <w:fldChar w:fldCharType="end"/>
      </w:r>
      <w:r w:rsidR="00C61979">
        <w:fldChar w:fldCharType="separate"/>
      </w:r>
      <w:r w:rsidR="00C61979">
        <w:rPr>
          <w:noProof/>
        </w:rPr>
        <w:t>(3)</w:t>
      </w:r>
      <w:r w:rsidR="00C61979">
        <w:fldChar w:fldCharType="end"/>
      </w:r>
      <w:r w:rsidR="00F52484">
        <w:t xml:space="preserve">. </w:t>
      </w:r>
      <w:r w:rsidR="00261057">
        <w:t>The causes of OSA are multifactorial but include, most commonly, adenotonsillar hypertrophy with congenital anatomical abnormalities and obesity also contributing</w:t>
      </w:r>
      <w:r w:rsidR="00C61979">
        <w:fldChar w:fldCharType="begin">
          <w:fldData xml:space="preserve">PEVuZE5vdGU+PENpdGU+PEF1dGhvcj5Kb25lcyBPZ3VoPC9BdXRob3I+PFllYXI+MjAyMDwvWWVh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</w:fldData>
        </w:fldChar>
      </w:r>
      <w:r w:rsidR="00C61979">
        <w:instrText xml:space="preserve"> ADDIN EN.CITE </w:instrText>
      </w:r>
      <w:r w:rsidR="00C61979">
        <w:fldChar w:fldCharType="begin">
          <w:fldData xml:space="preserve">PEVuZE5vdGU+PENpdGU+PEF1dGhvcj5Kb25lcyBPZ3VoPC9BdXRob3I+PFllYXI+MjAyMDwvWWVh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</w:fldData>
        </w:fldChar>
      </w:r>
      <w:r w:rsidR="00C61979">
        <w:instrText xml:space="preserve"> ADDIN EN.CITE.DATA </w:instrText>
      </w:r>
      <w:r w:rsidR="00C61979">
        <w:fldChar w:fldCharType="end"/>
      </w:r>
      <w:r w:rsidR="00C61979">
        <w:fldChar w:fldCharType="separate"/>
      </w:r>
      <w:r w:rsidR="00C61979">
        <w:rPr>
          <w:noProof/>
        </w:rPr>
        <w:t>(4)</w:t>
      </w:r>
      <w:r w:rsidR="00C61979">
        <w:fldChar w:fldCharType="end"/>
      </w:r>
      <w:r w:rsidR="00261057">
        <w:t xml:space="preserve">. These varying causes of OSA can require different forms of management. </w:t>
      </w:r>
      <w:r w:rsidR="00695CB8" w:rsidRPr="00451A11">
        <w:t>In this essay I hope to give an overview of OSA in children through time</w:t>
      </w:r>
      <w:r w:rsidR="00261057">
        <w:t xml:space="preserve"> to the modern day,</w:t>
      </w:r>
      <w:r w:rsidR="00695CB8" w:rsidRPr="00451A11">
        <w:t xml:space="preserve"> and into the future. </w:t>
      </w:r>
    </w:p>
    <w:p w14:paraId="3A5C2FDE" w14:textId="77777777" w:rsidR="00695CB8" w:rsidRPr="00451A11" w:rsidRDefault="00695CB8" w:rsidP="002059F6">
      <w:pPr>
        <w:spacing w:line="360" w:lineRule="auto"/>
      </w:pPr>
    </w:p>
    <w:p w14:paraId="0E8314C7" w14:textId="151A20B4" w:rsidR="00695CB8" w:rsidRPr="004524B2" w:rsidRDefault="00695CB8" w:rsidP="002059F6">
      <w:pPr>
        <w:spacing w:line="360" w:lineRule="auto"/>
        <w:rPr>
          <w:b/>
          <w:bCs/>
        </w:rPr>
      </w:pPr>
      <w:r w:rsidRPr="004524B2">
        <w:rPr>
          <w:b/>
          <w:bCs/>
        </w:rPr>
        <w:t>Past</w:t>
      </w:r>
    </w:p>
    <w:p w14:paraId="2EEBCEDC" w14:textId="46FB571A" w:rsidR="000A0516" w:rsidRPr="00451A11" w:rsidRDefault="00510A5B" w:rsidP="002059F6">
      <w:pPr>
        <w:spacing w:line="360" w:lineRule="auto"/>
        <w:ind w:firstLine="720"/>
      </w:pPr>
      <w:r>
        <w:t xml:space="preserve">While there have been advances in the management of OSA over the last 50 years, a lot of the techniques used in the diagnosis and management would be familiar to those today especially with regards to the most common cause of OSA. </w:t>
      </w:r>
      <w:r w:rsidR="00F35DF9">
        <w:t>Prior to the 1970’s enlarged tonsils and adenoids had largely only been studied in relation to inflammation and infection</w:t>
      </w:r>
      <w:r w:rsidR="00437ED3">
        <w:fldChar w:fldCharType="begin"/>
      </w:r>
      <w:r w:rsidR="00C61979">
        <w:instrText xml:space="preserve"> ADDIN EN.CITE &lt;EndNote&gt;&lt;Cite&gt;&lt;Author&gt;Richardson&lt;/Author&gt;&lt;Year&gt;1980&lt;/Year&gt;&lt;IDText&gt;Evaluation of tonsils and adenoids in Sleep Apnea syndrome&lt;/IDText&gt;&lt;DisplayText&gt;(5)&lt;/DisplayText&gt;&lt;record&gt;&lt;dates&gt;&lt;pub-dates&gt;&lt;date&gt;Jul&lt;/date&gt;&lt;/pub-dates&gt;&lt;year&gt;1980&lt;/year&gt;&lt;/dates&gt;&lt;keywords&gt;&lt;keyword&gt;Adenoids/*pathology&lt;/keyword&gt;&lt;keyword&gt;Child&lt;/keyword&gt;&lt;keyword&gt;Child, Preschool&lt;/keyword&gt;&lt;keyword&gt;Fluoroscopy/methods&lt;/keyword&gt;&lt;keyword&gt;Humans&lt;/keyword&gt;&lt;keyword&gt;Hypertrophy&lt;/keyword&gt;&lt;keyword&gt;Infant&lt;/keyword&gt;&lt;keyword&gt;Palatine Tonsil/*pathology&lt;/keyword&gt;&lt;keyword&gt;Physical Examination&lt;/keyword&gt;&lt;keyword&gt;Sleep Apnea Syndromes/*diagnosis&lt;/keyword&gt;&lt;keyword&gt;Videotape Recording&lt;/keyword&gt;&lt;/keywords&gt;&lt;isbn&gt;0023-852X (Print)&amp;#xD;0023-852x&lt;/isbn&gt;&lt;titles&gt;&lt;title&gt;Evaluation of tonsils and adenoids in Sleep Apnea syndrome&lt;/title&gt;&lt;secondary-title&gt;Laryngoscope&lt;/secondary-title&gt;&lt;/titles&gt;&lt;pages&gt;1106-10&lt;/pages&gt;&lt;number&gt;7 Pt 1&lt;/number&gt;&lt;contributors&gt;&lt;authors&gt;&lt;author&gt;Richardson, M. A.&lt;/author&gt;&lt;author&gt;Seid, A. B.&lt;/author&gt;&lt;author&gt;Cotton, R. T.&lt;/author&gt;&lt;author&gt;Benton, C.&lt;/author&gt;&lt;author&gt;Kramer, M.&lt;/author&gt;&lt;/authors&gt;&lt;/contributors&gt;&lt;language&gt;eng&lt;/language&gt;&lt;added-date format="utc"&gt;1700668552&lt;/added-date&gt;&lt;ref-type name="Journal Article"&gt;17&lt;/ref-type&gt;&lt;remote-database-provider&gt;NLM&lt;/remote-database-provider&gt;&lt;rec-number&gt;891&lt;/rec-number&gt;&lt;last-updated-date format="utc"&gt;1700668552&lt;/last-updated-date&gt;&lt;accession-num&gt;7392747&lt;/accession-num&gt;&lt;electronic-resource-num&gt;10.1288/00005537-198007000-00005&lt;/electronic-resource-num&gt;&lt;volume&gt;90&lt;/volume&gt;&lt;/record&gt;&lt;/Cite&gt;&lt;/EndNote&gt;</w:instrText>
      </w:r>
      <w:r w:rsidR="00437ED3">
        <w:fldChar w:fldCharType="separate"/>
      </w:r>
      <w:r w:rsidR="00C61979">
        <w:rPr>
          <w:noProof/>
        </w:rPr>
        <w:t>(5)</w:t>
      </w:r>
      <w:r w:rsidR="00437ED3">
        <w:fldChar w:fldCharType="end"/>
      </w:r>
      <w:r w:rsidR="00F35DF9">
        <w:t xml:space="preserve">. </w:t>
      </w:r>
      <w:r>
        <w:t xml:space="preserve">Polysomnography and video fluoroscopy have been in use since the </w:t>
      </w:r>
      <w:r w:rsidR="00CF5D0A">
        <w:t>1970’s</w:t>
      </w:r>
      <w:r w:rsidR="00FD5FC4">
        <w:fldChar w:fldCharType="begin"/>
      </w:r>
      <w:r w:rsidR="00C61979">
        <w:instrText xml:space="preserve"> ADDIN EN.CITE &lt;EndNote&gt;&lt;Cite&gt;&lt;Author&gt;Richardson&lt;/Author&gt;&lt;Year&gt;1980&lt;/Year&gt;&lt;IDText&gt;Evaluation of tonsils and adenoids in Sleep Apnea syndrome&lt;/IDText&gt;&lt;DisplayText&gt;(5)&lt;/DisplayText&gt;&lt;record&gt;&lt;dates&gt;&lt;pub-dates&gt;&lt;date&gt;Jul&lt;/date&gt;&lt;/pub-dates&gt;&lt;year&gt;1980&lt;/year&gt;&lt;/dates&gt;&lt;keywords&gt;&lt;keyword&gt;Adenoids/*pathology&lt;/keyword&gt;&lt;keyword&gt;Child&lt;/keyword&gt;&lt;keyword&gt;Child, Preschool&lt;/keyword&gt;&lt;keyword&gt;Fluoroscopy/methods&lt;/keyword&gt;&lt;keyword&gt;Humans&lt;/keyword&gt;&lt;keyword&gt;Hypertrophy&lt;/keyword&gt;&lt;keyword&gt;Infant&lt;/keyword&gt;&lt;keyword&gt;Palatine Tonsil/*pathology&lt;/keyword&gt;&lt;keyword&gt;Physical Examination&lt;/keyword&gt;&lt;keyword&gt;Sleep Apnea Syndromes/*diagnosis&lt;/keyword&gt;&lt;keyword&gt;Videotape Recording&lt;/keyword&gt;&lt;/keywords&gt;&lt;isbn&gt;0023-852X (Print)&amp;#xD;0023-852x&lt;/isbn&gt;&lt;titles&gt;&lt;title&gt;Evaluation of tonsils and adenoids in Sleep Apnea syndrome&lt;/title&gt;&lt;secondary-title&gt;Laryngoscope&lt;/secondary-title&gt;&lt;/titles&gt;&lt;pages&gt;1106-10&lt;/pages&gt;&lt;number&gt;7 Pt 1&lt;/number&gt;&lt;contributors&gt;&lt;authors&gt;&lt;author&gt;Richardson, M. A.&lt;/author&gt;&lt;author&gt;Seid, A. B.&lt;/author&gt;&lt;author&gt;Cotton, R. T.&lt;/author&gt;&lt;author&gt;Benton, C.&lt;/author&gt;&lt;author&gt;Kramer, M.&lt;/author&gt;&lt;/authors&gt;&lt;/contributors&gt;&lt;language&gt;eng&lt;/language&gt;&lt;added-date format="utc"&gt;1700668552&lt;/added-date&gt;&lt;ref-type name="Journal Article"&gt;17&lt;/ref-type&gt;&lt;remote-database-provider&gt;NLM&lt;/remote-database-provider&gt;&lt;rec-number&gt;891&lt;/rec-number&gt;&lt;last-updated-date format="utc"&gt;1700668552&lt;/last-updated-date&gt;&lt;accession-num&gt;7392747&lt;/accession-num&gt;&lt;electronic-resource-num&gt;10.1288/00005537-198007000-00005&lt;/electronic-resource-num&gt;&lt;volume&gt;90&lt;/volume&gt;&lt;/record&gt;&lt;/Cite&gt;&lt;/EndNote&gt;</w:instrText>
      </w:r>
      <w:r w:rsidR="00FD5FC4">
        <w:fldChar w:fldCharType="separate"/>
      </w:r>
      <w:r w:rsidR="00C61979">
        <w:rPr>
          <w:noProof/>
        </w:rPr>
        <w:t>(5)</w:t>
      </w:r>
      <w:r w:rsidR="00FD5FC4">
        <w:fldChar w:fldCharType="end"/>
      </w:r>
      <w:r w:rsidR="00CF5D0A">
        <w:t xml:space="preserve">. These investigations combined with clinical examination were, and </w:t>
      </w:r>
      <w:r w:rsidR="00863ADC">
        <w:t>still can be</w:t>
      </w:r>
      <w:r w:rsidR="00CF5D0A">
        <w:t xml:space="preserve">, helpful in determining a </w:t>
      </w:r>
      <w:r w:rsidR="000A0516">
        <w:t>patient’s</w:t>
      </w:r>
      <w:r w:rsidR="00CF5D0A">
        <w:t xml:space="preserve"> risk of developing OSA and if surgery is indicated.   Polysomnography during the 1970’s included graphic recording of extraocular movements, electroencephalogram, electrocardiogram, oral and nasal </w:t>
      </w:r>
      <w:r w:rsidR="00FD5FC4">
        <w:t>thermistors,</w:t>
      </w:r>
      <w:r w:rsidR="00CF5D0A">
        <w:t xml:space="preserve"> and an abdominal-strain gauge. The patients were also watched to observe any apnoeic episodes. </w:t>
      </w:r>
      <w:r w:rsidR="00FD5FC4">
        <w:t>One paper from 1980 describes that to improve the efficacy of sleep evaluation they planned to add cutaneous ear oximetry, this being a relatively new invention at the time, with pulse oximetry only becoming commercially available in 1974</w:t>
      </w:r>
      <w:r w:rsidR="00FD5FC4">
        <w:fldChar w:fldCharType="begin">
          <w:fldData xml:space="preserve">PEVuZE5vdGU+PENpdGU+PEF1dGhvcj5CaGF0dGFjaGFyeWE8L0F1dGhvcj48WWVhcj4yMDIwPC9Z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</w:fldData>
        </w:fldChar>
      </w:r>
      <w:r w:rsidR="00C61979">
        <w:instrText xml:space="preserve"> ADDIN EN.CITE </w:instrText>
      </w:r>
      <w:r w:rsidR="00C61979">
        <w:fldChar w:fldCharType="begin">
          <w:fldData xml:space="preserve">PEVuZE5vdGU+PENpdGU+PEF1dGhvcj5CaGF0dGFjaGFyeWE8L0F1dGhvcj48WWVhcj4yMDIwPC9Z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</w:fldData>
        </w:fldChar>
      </w:r>
      <w:r w:rsidR="00C61979">
        <w:instrText xml:space="preserve"> ADDIN EN.CITE.DATA </w:instrText>
      </w:r>
      <w:r w:rsidR="00C61979">
        <w:fldChar w:fldCharType="end"/>
      </w:r>
      <w:r w:rsidR="00FD5FC4">
        <w:fldChar w:fldCharType="separate"/>
      </w:r>
      <w:r w:rsidR="00C61979">
        <w:rPr>
          <w:noProof/>
        </w:rPr>
        <w:t>(5, 6)</w:t>
      </w:r>
      <w:r w:rsidR="00FD5FC4">
        <w:fldChar w:fldCharType="end"/>
      </w:r>
      <w:r w:rsidR="00FD5FC4">
        <w:t xml:space="preserve">. </w:t>
      </w:r>
      <w:r w:rsidR="00CF5D0A">
        <w:t>S</w:t>
      </w:r>
      <w:r>
        <w:t>ome of the first documentation of using tonsillectomy and adenoidectomy for obstructive symptoms causing pulmonary hypertension, cor pulmonale and cardiac failure in children com</w:t>
      </w:r>
      <w:r w:rsidR="00863ADC">
        <w:t>es</w:t>
      </w:r>
      <w:r>
        <w:t xml:space="preserve"> from 1965</w:t>
      </w:r>
      <w:r w:rsidR="0049528D">
        <w:fldChar w:fldCharType="begin"/>
      </w:r>
      <w:r w:rsidR="00C61979">
        <w:instrText xml:space="preserve"> ADDIN EN.CITE &lt;EndNote&gt;&lt;Cite&gt;&lt;Author&gt;Noonan&lt;/Author&gt;&lt;Year&gt;1965&lt;/Year&gt;&lt;IDText&gt;Reversible Cor Pulmonale Due to Hypertrophied Tonsils and Adenoids.&lt;/IDText&gt;&lt;DisplayText&gt;(7, 8)&lt;/DisplayText&gt;&lt;record&gt;&lt;titles&gt;&lt;title&gt;Reversible Cor Pulmonale Due to Hypertrophied Tonsils and Adenoids.&lt;/title&gt;&lt;secondary-title&gt;Circulation.&lt;/secondary-title&gt;&lt;/titles&gt;&lt;contributors&gt;&lt;authors&gt;&lt;author&gt;Noonan, J. A.&lt;/author&gt;&lt;/authors&gt;&lt;/contributors&gt;&lt;added-date format="utc"&gt;1700769950&lt;/added-date&gt;&lt;ref-type name="Journal Article"&gt;17&lt;/ref-type&gt;&lt;dates&gt;&lt;year&gt;1965&lt;/year&gt;&lt;/dates&gt;&lt;rec-number&gt;893&lt;/rec-number&gt;&lt;last-updated-date format="utc"&gt;1700770040&lt;/last-updated-date&gt;&lt;volume&gt;32:164&lt;/volume&gt;&lt;num-vols&gt;Suppl. 2&lt;/num-vols&gt;&lt;/record&gt;&lt;/Cite&gt;&lt;Cite&gt;&lt;Author&gt;Menashe&lt;/Author&gt;&lt;Year&gt;1965&lt;/Year&gt;&lt;IDText&gt;Hyperventilation and Cor Pulmonale Due to Chronic Airway Obstruction.&lt;/IDText&gt;&lt;record&gt;&lt;titles&gt;&lt;title&gt;Hyperventilation and Cor Pulmonale Due to Chronic Airway Obstruction.&lt;/title&gt;&lt;secondary-title&gt;J. Pediatr.&lt;/secondary-title&gt;&lt;/titles&gt;&lt;pages&gt;198-263&lt;/pages&gt;&lt;contributors&gt;&lt;authors&gt;&lt;author&gt;Menashe, U. D. et al&lt;/author&gt;&lt;/authors&gt;&lt;/contributors&gt;&lt;added-date format="utc"&gt;1700770113&lt;/added-date&gt;&lt;ref-type name="Journal Article"&gt;17&lt;/ref-type&gt;&lt;dates&gt;&lt;year&gt;1965&lt;/year&gt;&lt;/dates&gt;&lt;rec-number&gt;894&lt;/rec-number&gt;&lt;last-updated-date format="utc"&gt;1700770214&lt;/last-updated-date&gt;&lt;volume&gt;67&lt;/volume&gt;&lt;/record&gt;&lt;/Cite&gt;&lt;/EndNote&gt;</w:instrText>
      </w:r>
      <w:r w:rsidR="0049528D">
        <w:fldChar w:fldCharType="separate"/>
      </w:r>
      <w:r w:rsidR="00C61979">
        <w:rPr>
          <w:noProof/>
        </w:rPr>
        <w:t>(7, 8)</w:t>
      </w:r>
      <w:r w:rsidR="0049528D">
        <w:fldChar w:fldCharType="end"/>
      </w:r>
      <w:r>
        <w:t xml:space="preserve">. </w:t>
      </w:r>
    </w:p>
    <w:p w14:paraId="4BB7DA95" w14:textId="6B1A3B27" w:rsidR="00695CB8" w:rsidRPr="00CF3621" w:rsidRDefault="00695CB8" w:rsidP="002059F6">
      <w:pPr>
        <w:spacing w:line="360" w:lineRule="auto"/>
        <w:rPr>
          <w:b/>
          <w:bCs/>
        </w:rPr>
      </w:pPr>
      <w:r w:rsidRPr="00CF3621">
        <w:rPr>
          <w:b/>
          <w:bCs/>
        </w:rPr>
        <w:lastRenderedPageBreak/>
        <w:t>Present</w:t>
      </w:r>
    </w:p>
    <w:p w14:paraId="0087D27A" w14:textId="20AB8C26" w:rsidR="00CF3621" w:rsidRDefault="00DE3575" w:rsidP="002059F6">
      <w:pPr>
        <w:spacing w:line="360" w:lineRule="auto"/>
        <w:ind w:firstLine="720"/>
      </w:pPr>
      <w:r>
        <w:t xml:space="preserve">The treatment for paediatric OSA is dependant on the severity of symptoms, causal </w:t>
      </w:r>
      <w:r w:rsidR="00863ADC">
        <w:t>factors,</w:t>
      </w:r>
      <w:r>
        <w:t xml:space="preserve"> and comorbidities. Treatment is generally indicated in moderate and severe OSA or in children with mild OSA with comorbidities</w:t>
      </w:r>
      <w:r w:rsidR="00EB2755">
        <w:fldChar w:fldCharType="begin">
          <w:fldData xml:space="preserve">PEVuZE5vdGU+PENpdGU+PEF1dGhvcj5CaXRuZXJzPC9BdXRob3I+PFllYXI+MjAyMDwvWWVhcj48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=
</w:fldData>
        </w:fldChar>
      </w:r>
      <w:r w:rsidR="00EB2755">
        <w:instrText xml:space="preserve"> ADDIN EN.CITE </w:instrText>
      </w:r>
      <w:r w:rsidR="00EB2755">
        <w:fldChar w:fldCharType="begin">
          <w:fldData xml:space="preserve">PEVuZE5vdGU+PENpdGU+PEF1dGhvcj5CaXRuZXJzPC9BdXRob3I+PFllYXI+MjAyMDwvWWVhcj48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=
</w:fldData>
        </w:fldChar>
      </w:r>
      <w:r w:rsidR="00EB2755">
        <w:instrText xml:space="preserve"> ADDIN EN.CITE.DATA </w:instrText>
      </w:r>
      <w:r w:rsidR="00EB2755">
        <w:fldChar w:fldCharType="end"/>
      </w:r>
      <w:r w:rsidR="00EB2755">
        <w:fldChar w:fldCharType="separate"/>
      </w:r>
      <w:r w:rsidR="00EB2755">
        <w:rPr>
          <w:noProof/>
        </w:rPr>
        <w:t>(3)</w:t>
      </w:r>
      <w:r w:rsidR="00EB2755">
        <w:fldChar w:fldCharType="end"/>
      </w:r>
      <w:r>
        <w:t xml:space="preserve">. </w:t>
      </w:r>
      <w:r w:rsidR="00C6122C">
        <w:t>As the most common cause of OSA in children is adenotonsillar hypertrophy, it then makes sense that the most common surgical treatment is adenotonsillectomy. This cures airway obstruction in around 80% of cases</w:t>
      </w:r>
      <w:r w:rsidR="00EB2755">
        <w:fldChar w:fldCharType="begin">
          <w:fldData xml:space="preserve">PEVuZE5vdGU+PENpdGU+PEF1dGhvcj5Kb25lcyBPZ3VoPC9BdXRob3I+PFllYXI+MjAyMDwvWWVh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</w:fldData>
        </w:fldChar>
      </w:r>
      <w:r w:rsidR="00EB2755">
        <w:instrText xml:space="preserve"> ADDIN EN.CITE </w:instrText>
      </w:r>
      <w:r w:rsidR="00EB2755">
        <w:fldChar w:fldCharType="begin">
          <w:fldData xml:space="preserve">PEVuZE5vdGU+PENpdGU+PEF1dGhvcj5Kb25lcyBPZ3VoPC9BdXRob3I+PFllYXI+MjAyMDwvWWVh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</w:fldData>
        </w:fldChar>
      </w:r>
      <w:r w:rsidR="00EB2755">
        <w:instrText xml:space="preserve"> ADDIN EN.CITE.DATA </w:instrText>
      </w:r>
      <w:r w:rsidR="00EB2755">
        <w:fldChar w:fldCharType="end"/>
      </w:r>
      <w:r w:rsidR="00EB2755">
        <w:fldChar w:fldCharType="separate"/>
      </w:r>
      <w:r w:rsidR="00EB2755">
        <w:rPr>
          <w:noProof/>
        </w:rPr>
        <w:t>(4)</w:t>
      </w:r>
      <w:r w:rsidR="00EB2755">
        <w:fldChar w:fldCharType="end"/>
      </w:r>
      <w:r w:rsidR="00C6122C">
        <w:t xml:space="preserve">. </w:t>
      </w:r>
      <w:r w:rsidR="00A6646A">
        <w:t xml:space="preserve">Although adenotonsillectomy is an affective treatment it is not without risks, including anaesthetic complications, poor oral intake, pain and bleeding or haemorrhage. Children with a higher risk of complications include children under 3 years </w:t>
      </w:r>
      <w:r w:rsidR="00EB2755">
        <w:t>old, or</w:t>
      </w:r>
      <w:r w:rsidR="00160663">
        <w:t xml:space="preserve"> with </w:t>
      </w:r>
      <w:r w:rsidR="00A6646A">
        <w:t>obesity, comorbidities and severe OSA on polysomnography</w:t>
      </w:r>
      <w:r w:rsidR="00EB2755">
        <w:fldChar w:fldCharType="begin">
          <w:fldData xml:space="preserve">PEVuZE5vdGU+PENpdGU+PEF1dGhvcj5UaG9uZ3lhbTwvQXV0aG9yPjxZZWFyPjIwMTQ8L1llYXI+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</w:fldData>
        </w:fldChar>
      </w:r>
      <w:r w:rsidR="00EB2755">
        <w:instrText xml:space="preserve"> ADDIN EN.CITE </w:instrText>
      </w:r>
      <w:r w:rsidR="00EB2755">
        <w:fldChar w:fldCharType="begin">
          <w:fldData xml:space="preserve">PEVuZE5vdGU+PENpdGU+PEF1dGhvcj5UaG9uZ3lhbTwvQXV0aG9yPjxZZWFyPjIwMTQ8L1llYXI+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</w:fldData>
        </w:fldChar>
      </w:r>
      <w:r w:rsidR="00EB2755">
        <w:instrText xml:space="preserve"> ADDIN EN.CITE.DATA </w:instrText>
      </w:r>
      <w:r w:rsidR="00EB2755">
        <w:fldChar w:fldCharType="end"/>
      </w:r>
      <w:r w:rsidR="00EB2755">
        <w:fldChar w:fldCharType="separate"/>
      </w:r>
      <w:r w:rsidR="00EB2755">
        <w:rPr>
          <w:noProof/>
        </w:rPr>
        <w:t>(9)</w:t>
      </w:r>
      <w:r w:rsidR="00EB2755">
        <w:fldChar w:fldCharType="end"/>
      </w:r>
      <w:r w:rsidR="00A6646A">
        <w:t xml:space="preserve">. </w:t>
      </w:r>
      <w:r w:rsidR="00F30B6F">
        <w:t>Partial tonsillectomy or tonsillotomy is increasingly being used to treat OSA in children. Tonsillotomy involves removing tonsillar tissue but leaving the tonsillar capsule in place</w:t>
      </w:r>
      <w:r w:rsidR="00EB2755">
        <w:fldChar w:fldCharType="begin">
          <w:fldData xml:space="preserve">PEVuZE5vdGU+PENpdGU+PEF1dGhvcj5QYXJpa2g8L0F1dGhvcj48WWVhcj4yMDE5PC9ZZWFyPjxJ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</w:fldData>
        </w:fldChar>
      </w:r>
      <w:r w:rsidR="00EB2755">
        <w:instrText xml:space="preserve"> ADDIN EN.CITE </w:instrText>
      </w:r>
      <w:r w:rsidR="00EB2755">
        <w:fldChar w:fldCharType="begin">
          <w:fldData xml:space="preserve">PEVuZE5vdGU+PENpdGU+PEF1dGhvcj5QYXJpa2g8L0F1dGhvcj48WWVhcj4yMDE5PC9ZZWFyPjxJ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</w:fldData>
        </w:fldChar>
      </w:r>
      <w:r w:rsidR="00EB2755">
        <w:instrText xml:space="preserve"> ADDIN EN.CITE.DATA </w:instrText>
      </w:r>
      <w:r w:rsidR="00EB2755">
        <w:fldChar w:fldCharType="end"/>
      </w:r>
      <w:r w:rsidR="00EB2755">
        <w:fldChar w:fldCharType="separate"/>
      </w:r>
      <w:r w:rsidR="00EB2755">
        <w:rPr>
          <w:noProof/>
        </w:rPr>
        <w:t>(10)</w:t>
      </w:r>
      <w:r w:rsidR="00EB2755">
        <w:fldChar w:fldCharType="end"/>
      </w:r>
      <w:r w:rsidR="00F30B6F">
        <w:t xml:space="preserve">. This technique has lower complication rates compared to standard tonsillectomy but may be less effective in relieving symptoms in </w:t>
      </w:r>
      <w:r w:rsidR="00BA5843">
        <w:t>certain</w:t>
      </w:r>
      <w:r w:rsidR="00F30B6F">
        <w:t xml:space="preserve"> patients.</w:t>
      </w:r>
    </w:p>
    <w:p w14:paraId="79EE3FBB" w14:textId="3196B223" w:rsidR="00703DE3" w:rsidRDefault="00703DE3" w:rsidP="002059F6">
      <w:pPr>
        <w:spacing w:line="360" w:lineRule="auto"/>
        <w:ind w:firstLine="720"/>
      </w:pPr>
      <w:r>
        <w:t xml:space="preserve">Several other surgical techniques are used in the management of OSA with indications depending on the individual </w:t>
      </w:r>
      <w:r w:rsidR="00160663">
        <w:t>patient’s</w:t>
      </w:r>
      <w:r>
        <w:t xml:space="preserve"> airway findings, symptom severity and operative risks. Most of these other operations are not curative but may improve symptoms</w:t>
      </w:r>
      <w:r w:rsidR="0095579B">
        <w:fldChar w:fldCharType="begin">
          <w:fldData xml:space="preserve">PEVuZE5vdGU+PENpdGU+PEF1dGhvcj5Kb25lcyBPZ3VoPC9BdXRob3I+PFllYXI+MjAyMDwvWWVh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</w:fldData>
        </w:fldChar>
      </w:r>
      <w:r w:rsidR="0095579B">
        <w:instrText xml:space="preserve"> ADDIN EN.CITE </w:instrText>
      </w:r>
      <w:r w:rsidR="0095579B">
        <w:fldChar w:fldCharType="begin">
          <w:fldData xml:space="preserve">PEVuZE5vdGU+PENpdGU+PEF1dGhvcj5Kb25lcyBPZ3VoPC9BdXRob3I+PFllYXI+MjAyMDwvWWVh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</w:fldData>
        </w:fldChar>
      </w:r>
      <w:r w:rsidR="0095579B">
        <w:instrText xml:space="preserve"> ADDIN EN.CITE.DATA </w:instrText>
      </w:r>
      <w:r w:rsidR="0095579B">
        <w:fldChar w:fldCharType="end"/>
      </w:r>
      <w:r w:rsidR="0095579B">
        <w:fldChar w:fldCharType="separate"/>
      </w:r>
      <w:r w:rsidR="0095579B">
        <w:rPr>
          <w:noProof/>
        </w:rPr>
        <w:t>(4)</w:t>
      </w:r>
      <w:r w:rsidR="0095579B">
        <w:fldChar w:fldCharType="end"/>
      </w:r>
      <w:r>
        <w:t>. Children with OSA and a narrow palate or crossbite</w:t>
      </w:r>
      <w:r w:rsidR="00DA77B4">
        <w:t xml:space="preserve"> have been shown to benefit from rapid maxillary expansion which aims to widen the palate to increase the airway size in pre-adolescent children</w:t>
      </w:r>
      <w:r w:rsidR="0095579B">
        <w:fldChar w:fldCharType="begin"/>
      </w:r>
      <w:r w:rsidR="0095579B">
        <w:instrText xml:space="preserve"> ADDIN EN.CITE &lt;EndNote&gt;&lt;Cite&gt;&lt;Author&gt;Pirelli&lt;/Author&gt;&lt;Year&gt;2004&lt;/Year&gt;&lt;IDText&gt;Rapid maxillary expansion in children with obstructive sleep apnea syndrome&lt;/IDText&gt;&lt;DisplayText&gt;(11)&lt;/DisplayText&gt;&lt;record&gt;&lt;dates&gt;&lt;pub-dates&gt;&lt;date&gt;Jun 15&lt;/date&gt;&lt;/pub-dates&gt;&lt;year&gt;2004&lt;/year&gt;&lt;/dates&gt;&lt;keywords&gt;&lt;keyword&gt;Body Mass Index&lt;/keyword&gt;&lt;keyword&gt;Child&lt;/keyword&gt;&lt;keyword&gt;Female&lt;/keyword&gt;&lt;keyword&gt;Follow-Up Studies&lt;/keyword&gt;&lt;keyword&gt;Humans&lt;/keyword&gt;&lt;keyword&gt;Male&lt;/keyword&gt;&lt;keyword&gt;Palatal Expansion Technique/*instrumentation&lt;/keyword&gt;&lt;keyword&gt;Polysomnography&lt;/keyword&gt;&lt;keyword&gt;Severity of Illness Index&lt;/keyword&gt;&lt;keyword&gt;Sleep Apnea, Obstructive/diagnosis/*therapy&lt;/keyword&gt;&lt;keyword&gt;Time Factors&lt;/keyword&gt;&lt;/keywords&gt;&lt;isbn&gt;0161-8105 (Print)&amp;#xD;0161-8105&lt;/isbn&gt;&lt;titles&gt;&lt;title&gt;Rapid maxillary expansion in children with obstructive sleep apnea syndrome&lt;/title&gt;&lt;secondary-title&gt;Sleep&lt;/secondary-title&gt;&lt;/titles&gt;&lt;pages&gt;761-6&lt;/pages&gt;&lt;number&gt;4&lt;/number&gt;&lt;contributors&gt;&lt;authors&gt;&lt;author&gt;Pirelli, P.&lt;/author&gt;&lt;author&gt;Saponara, M.&lt;/author&gt;&lt;author&gt;Guilleminault, C.&lt;/author&gt;&lt;/authors&gt;&lt;/contributors&gt;&lt;language&gt;eng&lt;/language&gt;&lt;added-date format="utc"&gt;1700773426&lt;/added-date&gt;&lt;ref-type name="Journal Article"&gt;17&lt;/ref-type&gt;&lt;auth-address&gt;Department of Odontological Sciences, University Tor Vergata, Rome Italy.&lt;/auth-address&gt;&lt;remote-database-provider&gt;NLM&lt;/remote-database-provider&gt;&lt;rec-number&gt;903&lt;/rec-number&gt;&lt;last-updated-date format="utc"&gt;1700773426&lt;/last-updated-date&gt;&lt;accession-num&gt;15283012&lt;/accession-num&gt;&lt;electronic-resource-num&gt;10.1093/sleep/27.4.761&lt;/electronic-resource-num&gt;&lt;volume&gt;27&lt;/volume&gt;&lt;/record&gt;&lt;/Cite&gt;&lt;/EndNote&gt;</w:instrText>
      </w:r>
      <w:r w:rsidR="0095579B">
        <w:fldChar w:fldCharType="separate"/>
      </w:r>
      <w:r w:rsidR="0095579B">
        <w:rPr>
          <w:noProof/>
        </w:rPr>
        <w:t>(11)</w:t>
      </w:r>
      <w:r w:rsidR="0095579B">
        <w:fldChar w:fldCharType="end"/>
      </w:r>
      <w:r w:rsidR="00DA77B4">
        <w:t>. Patients with nasal congestion and enlarged turbinates have shown short term benefits from inferior turbinate reduction</w:t>
      </w:r>
      <w:r w:rsidR="0095579B">
        <w:fldChar w:fldCharType="begin"/>
      </w:r>
      <w:r w:rsidR="0095579B">
        <w:instrText xml:space="preserve"> ADDIN EN.CITE &lt;EndNote&gt;&lt;Cite&gt;&lt;Author&gt;Jourdy&lt;/Author&gt;&lt;Year&gt;2014&lt;/Year&gt;&lt;IDText&gt;Inferior turbinate reduction&lt;/IDText&gt;&lt;DisplayText&gt;(12)&lt;/DisplayText&gt;&lt;record&gt;&lt;isbn&gt;1043-1810&lt;/isbn&gt;&lt;titles&gt;&lt;title&gt;Inferior turbinate reduction&lt;/title&gt;&lt;secondary-title&gt;Operative Techniques in Otolaryngology - Head and Neck Surgery&lt;/secondary-title&gt;&lt;/titles&gt;&lt;pages&gt;160-170&lt;/pages&gt;&lt;number&gt;2&lt;/number&gt;&lt;contributors&gt;&lt;authors&gt;&lt;author&gt;Jourdy, D.&lt;/author&gt;&lt;/authors&gt;&lt;/contributors&gt;&lt;section&gt;160&lt;/section&gt;&lt;added-date format="utc"&gt;1700773747&lt;/added-date&gt;&lt;ref-type name="Journal Article"&gt;17&lt;/ref-type&gt;&lt;dates&gt;&lt;year&gt;2014&lt;/year&gt;&lt;/dates&gt;&lt;rec-number&gt;904&lt;/rec-number&gt;&lt;last-updated-date format="utc"&gt;1700773747&lt;/last-updated-date&gt;&lt;electronic-resource-num&gt;10.1016/j.otot.2014.02.005&lt;/electronic-resource-num&gt;&lt;volume&gt;25&lt;/volume&gt;&lt;remote-database-name&gt;Elsevier&lt;/remote-database-name&gt;&lt;/record&gt;&lt;/Cite&gt;&lt;/EndNote&gt;</w:instrText>
      </w:r>
      <w:r w:rsidR="0095579B">
        <w:fldChar w:fldCharType="separate"/>
      </w:r>
      <w:r w:rsidR="0095579B">
        <w:rPr>
          <w:noProof/>
        </w:rPr>
        <w:t>(12)</w:t>
      </w:r>
      <w:r w:rsidR="0095579B">
        <w:fldChar w:fldCharType="end"/>
      </w:r>
      <w:r w:rsidR="00DA77B4">
        <w:t xml:space="preserve">. In more complex cases of OSA including congenital syndromes, craniofacial abnormalities and neuromuscular disorders, the airway obstruction may occur at multiple levels. In these </w:t>
      </w:r>
      <w:r w:rsidR="00160663">
        <w:t>cases,</w:t>
      </w:r>
      <w:r w:rsidR="00DA77B4">
        <w:t xml:space="preserve"> imaging may be helpful to identify the level of the obstruction before targeted surgery which may involve</w:t>
      </w:r>
      <w:r w:rsidR="00A6646A">
        <w:t xml:space="preserve"> techniques including</w:t>
      </w:r>
      <w:r w:rsidR="00DA77B4">
        <w:t xml:space="preserve"> UPPP (u</w:t>
      </w:r>
      <w:r w:rsidR="00A6646A">
        <w:t>v</w:t>
      </w:r>
      <w:r w:rsidR="00DA77B4">
        <w:t>ulopalotopharyngoplasty)</w:t>
      </w:r>
      <w:r w:rsidR="00A6646A">
        <w:t>, tongue reduction, supraglottoplasty, lateral pharyngoplasty and mandibular distraction osteogenesis</w:t>
      </w:r>
      <w:r w:rsidR="0095579B">
        <w:fldChar w:fldCharType="begin">
          <w:fldData xml:space="preserve">PEVuZE5vdGU+PENpdGU+PEF1dGhvcj5Kb25lcyBPZ3VoPC9BdXRob3I+PFllYXI+MjAyMDwvWWVh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</w:fldData>
        </w:fldChar>
      </w:r>
      <w:r w:rsidR="0095579B">
        <w:instrText xml:space="preserve"> ADDIN EN.CITE </w:instrText>
      </w:r>
      <w:r w:rsidR="0095579B">
        <w:fldChar w:fldCharType="begin">
          <w:fldData xml:space="preserve">PEVuZE5vdGU+PENpdGU+PEF1dGhvcj5Kb25lcyBPZ3VoPC9BdXRob3I+PFllYXI+MjAyMDwvWWVh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</w:fldData>
        </w:fldChar>
      </w:r>
      <w:r w:rsidR="0095579B">
        <w:instrText xml:space="preserve"> ADDIN EN.CITE.DATA </w:instrText>
      </w:r>
      <w:r w:rsidR="0095579B">
        <w:fldChar w:fldCharType="end"/>
      </w:r>
      <w:r w:rsidR="0095579B">
        <w:fldChar w:fldCharType="separate"/>
      </w:r>
      <w:r w:rsidR="0095579B">
        <w:rPr>
          <w:noProof/>
        </w:rPr>
        <w:t>(4)</w:t>
      </w:r>
      <w:r w:rsidR="0095579B">
        <w:fldChar w:fldCharType="end"/>
      </w:r>
      <w:r w:rsidR="00A6646A">
        <w:t>. Tracheostomy is a treatment</w:t>
      </w:r>
      <w:r w:rsidR="00B67BB8">
        <w:t xml:space="preserve"> reserved for use in</w:t>
      </w:r>
      <w:r w:rsidR="00A6646A">
        <w:t xml:space="preserve"> children with severe OSA</w:t>
      </w:r>
      <w:r w:rsidR="00B67BB8">
        <w:t xml:space="preserve"> due to craniofacial abnormalities or neuromuscular conditions</w:t>
      </w:r>
      <w:r w:rsidR="00B67BB8">
        <w:fldChar w:fldCharType="begin">
          <w:fldData xml:space="preserve">PEVuZE5vdGU+PENpdGU+PEF1dGhvcj5CaXRuZXJzPC9BdXRob3I+PFllYXI+MjAyMDwvWWVhcj48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=
</w:fldData>
        </w:fldChar>
      </w:r>
      <w:r w:rsidR="00B67BB8">
        <w:instrText xml:space="preserve"> ADDIN EN.CITE </w:instrText>
      </w:r>
      <w:r w:rsidR="00B67BB8">
        <w:fldChar w:fldCharType="begin">
          <w:fldData xml:space="preserve">PEVuZE5vdGU+PENpdGU+PEF1dGhvcj5CaXRuZXJzPC9BdXRob3I+PFllYXI+MjAyMDwvWWVhcj48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=
</w:fldData>
        </w:fldChar>
      </w:r>
      <w:r w:rsidR="00B67BB8">
        <w:instrText xml:space="preserve"> ADDIN EN.CITE.DATA </w:instrText>
      </w:r>
      <w:r w:rsidR="00B67BB8">
        <w:fldChar w:fldCharType="end"/>
      </w:r>
      <w:r w:rsidR="00B67BB8">
        <w:fldChar w:fldCharType="separate"/>
      </w:r>
      <w:r w:rsidR="00B67BB8">
        <w:rPr>
          <w:noProof/>
        </w:rPr>
        <w:t>(3)</w:t>
      </w:r>
      <w:r w:rsidR="00B67BB8">
        <w:fldChar w:fldCharType="end"/>
      </w:r>
      <w:r w:rsidR="00A6646A">
        <w:t xml:space="preserve">. </w:t>
      </w:r>
    </w:p>
    <w:p w14:paraId="6A209A07" w14:textId="769EEFD2" w:rsidR="00CF3621" w:rsidRDefault="00874FA6" w:rsidP="002059F6">
      <w:pPr>
        <w:spacing w:line="360" w:lineRule="auto"/>
        <w:ind w:firstLine="720"/>
      </w:pPr>
      <w:r>
        <w:t xml:space="preserve">While surgery is the mainstay of management for OSA medical treatments are available. </w:t>
      </w:r>
      <w:r w:rsidR="00160663">
        <w:t>Continuous positive airway pressure (</w:t>
      </w:r>
      <w:r w:rsidR="00CF3621">
        <w:t>CPAP</w:t>
      </w:r>
      <w:r w:rsidR="00160663">
        <w:t>)</w:t>
      </w:r>
      <w:r w:rsidR="00CF3621">
        <w:t xml:space="preserve"> therapy is the </w:t>
      </w:r>
      <w:r>
        <w:t>most used</w:t>
      </w:r>
      <w:r w:rsidR="00CF3621">
        <w:t xml:space="preserve"> medical treatment. </w:t>
      </w:r>
      <w:r>
        <w:t>CPAP has been shown to be safe and effective for paediatric OSA patients</w:t>
      </w:r>
      <w:r w:rsidR="00B67BB8">
        <w:fldChar w:fldCharType="begin">
          <w:fldData xml:space="preserve">PEVuZE5vdGU+PENpdGU+PEF1dGhvcj5Kb25lcyBPZ3VoPC9BdXRob3I+PFllYXI+MjAyMDwvWWVh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</w:fldData>
        </w:fldChar>
      </w:r>
      <w:r w:rsidR="00B67BB8">
        <w:instrText xml:space="preserve"> ADDIN EN.CITE </w:instrText>
      </w:r>
      <w:r w:rsidR="00B67BB8">
        <w:fldChar w:fldCharType="begin">
          <w:fldData xml:space="preserve">PEVuZE5vdGU+PENpdGU+PEF1dGhvcj5Kb25lcyBPZ3VoPC9BdXRob3I+PFllYXI+MjAyMDwvWWVh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</w:fldData>
        </w:fldChar>
      </w:r>
      <w:r w:rsidR="00B67BB8">
        <w:instrText xml:space="preserve"> ADDIN EN.CITE.DATA </w:instrText>
      </w:r>
      <w:r w:rsidR="00B67BB8">
        <w:fldChar w:fldCharType="end"/>
      </w:r>
      <w:r w:rsidR="00B67BB8">
        <w:fldChar w:fldCharType="separate"/>
      </w:r>
      <w:r w:rsidR="00B67BB8">
        <w:rPr>
          <w:noProof/>
        </w:rPr>
        <w:t>(4)</w:t>
      </w:r>
      <w:r w:rsidR="00B67BB8">
        <w:fldChar w:fldCharType="end"/>
      </w:r>
      <w:r>
        <w:t xml:space="preserve">. </w:t>
      </w:r>
      <w:r w:rsidR="00B67BB8">
        <w:t>It</w:t>
      </w:r>
      <w:r>
        <w:t xml:space="preserve"> is generally indicated in patients not suitable for surgery, obese patients, or those who have symptoms remaining after surgery. Although there are </w:t>
      </w:r>
      <w:r w:rsidR="00834E76">
        <w:t>a range of oral and nasal masks available to fit paediatric patients, compliance is variable which can impact the efficacy of this treatment option</w:t>
      </w:r>
      <w:r w:rsidR="00696FB1">
        <w:fldChar w:fldCharType="begin">
          <w:fldData xml:space="preserve">PEVuZE5vdGU+PENpdGU+PEF1dGhvcj5Kb25lcyBPZ3VoPC9BdXRob3I+PFllYXI+MjAyMDwvWWVh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</w:fldData>
        </w:fldChar>
      </w:r>
      <w:r w:rsidR="00696FB1">
        <w:instrText xml:space="preserve"> ADDIN EN.CITE </w:instrText>
      </w:r>
      <w:r w:rsidR="00696FB1">
        <w:fldChar w:fldCharType="begin">
          <w:fldData xml:space="preserve">PEVuZE5vdGU+PENpdGU+PEF1dGhvcj5Kb25lcyBPZ3VoPC9BdXRob3I+PFllYXI+MjAyMDwvWWVh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</w:fldData>
        </w:fldChar>
      </w:r>
      <w:r w:rsidR="00696FB1">
        <w:instrText xml:space="preserve"> ADDIN EN.CITE.DATA </w:instrText>
      </w:r>
      <w:r w:rsidR="00696FB1">
        <w:fldChar w:fldCharType="end"/>
      </w:r>
      <w:r w:rsidR="00696FB1">
        <w:fldChar w:fldCharType="separate"/>
      </w:r>
      <w:r w:rsidR="00696FB1">
        <w:rPr>
          <w:noProof/>
        </w:rPr>
        <w:t>(4, 13)</w:t>
      </w:r>
      <w:r w:rsidR="00696FB1">
        <w:fldChar w:fldCharType="end"/>
      </w:r>
      <w:r w:rsidR="00834E76">
        <w:t xml:space="preserve">. Anti-inflammatory agents are another medical therapy option that may be effective in mild cases of </w:t>
      </w:r>
      <w:r w:rsidR="00834E76">
        <w:lastRenderedPageBreak/>
        <w:t>OSA</w:t>
      </w:r>
      <w:r w:rsidR="00276721">
        <w:fldChar w:fldCharType="begin">
          <w:fldData xml:space="preserve">PEVuZE5vdGU+PENpdGU+PEF1dGhvcj5MaW1pbmc8L0F1dGhvcj48WWVhcj4yMDE5PC9ZZWFyPjxJ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</w:fldData>
        </w:fldChar>
      </w:r>
      <w:r w:rsidR="00276721">
        <w:instrText xml:space="preserve"> ADDIN EN.CITE </w:instrText>
      </w:r>
      <w:r w:rsidR="00276721">
        <w:fldChar w:fldCharType="begin">
          <w:fldData xml:space="preserve">PEVuZE5vdGU+PENpdGU+PEF1dGhvcj5MaW1pbmc8L0F1dGhvcj48WWVhcj4yMDE5PC9ZZWFyPjxJ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</w:fldData>
        </w:fldChar>
      </w:r>
      <w:r w:rsidR="00276721">
        <w:instrText xml:space="preserve"> ADDIN EN.CITE.DATA </w:instrText>
      </w:r>
      <w:r w:rsidR="00276721">
        <w:fldChar w:fldCharType="end"/>
      </w:r>
      <w:r w:rsidR="00276721">
        <w:fldChar w:fldCharType="separate"/>
      </w:r>
      <w:r w:rsidR="00276721">
        <w:rPr>
          <w:noProof/>
        </w:rPr>
        <w:t>(14)</w:t>
      </w:r>
      <w:r w:rsidR="00276721">
        <w:fldChar w:fldCharType="end"/>
      </w:r>
      <w:r w:rsidR="00834E76">
        <w:t xml:space="preserve">. Both intranasal corticosteroids and leukotriene receptor antagonists have been shown to improve symptoms of OSA individually but appear to be most effective when used together. </w:t>
      </w:r>
      <w:r w:rsidR="00F1402D">
        <w:t>W</w:t>
      </w:r>
      <w:r w:rsidR="00834E76">
        <w:t>hile this treatment option was only tested on non-obese patients with mild</w:t>
      </w:r>
      <w:r w:rsidR="00F1402D">
        <w:t xml:space="preserve"> OSA, combined intranasal steroids with oral montelukast did show a similar efficacy to adenotonsillectomy</w:t>
      </w:r>
      <w:r w:rsidR="00581D3B">
        <w:fldChar w:fldCharType="begin"/>
      </w:r>
      <w:r w:rsidR="00581D3B">
        <w:instrText xml:space="preserve"> ADDIN EN.CITE &lt;EndNote&gt;&lt;Cite&gt;&lt;Author&gt;Kheirandish-Gozal&lt;/Author&gt;&lt;Year&gt;2014&lt;/Year&gt;&lt;IDText&gt;Antiinflammatory therapy outcomes for mild OSA in children&lt;/IDText&gt;&lt;DisplayText&gt;(15)&lt;/DisplayText&gt;&lt;record&gt;&lt;dates&gt;&lt;pub-dates&gt;&lt;date&gt;Jul&lt;/date&gt;&lt;/pub-dates&gt;&lt;year&gt;2014&lt;/year&gt;&lt;/dates&gt;&lt;keywords&gt;&lt;keyword&gt;Adolescent&lt;/keyword&gt;&lt;keyword&gt;Anti-Inflammatory Agents/*therapeutic use&lt;/keyword&gt;&lt;keyword&gt;Child&lt;/keyword&gt;&lt;keyword&gt;Child, Preschool&lt;/keyword&gt;&lt;keyword&gt;Female&lt;/keyword&gt;&lt;keyword&gt;Follow-Up Studies&lt;/keyword&gt;&lt;keyword&gt;Humans&lt;/keyword&gt;&lt;keyword&gt;Male&lt;/keyword&gt;&lt;keyword&gt;Polysomnography&lt;/keyword&gt;&lt;keyword&gt;Quality of Life&lt;/keyword&gt;&lt;keyword&gt;Retrospective Studies&lt;/keyword&gt;&lt;keyword&gt;Severity of Illness Index&lt;/keyword&gt;&lt;keyword&gt;Sleep Apnea, Obstructive/diagnosis/*drug therapy/physiopathology&lt;/keyword&gt;&lt;keyword&gt;Treatment Outcome&lt;/keyword&gt;&lt;/keywords&gt;&lt;isbn&gt;0012-3692 (Print)&amp;#xD;0012-3692&lt;/isbn&gt;&lt;custom2&gt;PMC4077412&lt;/custom2&gt;&lt;titles&gt;&lt;title&gt;Antiinflammatory therapy outcomes for mild OSA in children&lt;/title&gt;&lt;secondary-title&gt;Chest&lt;/secondary-title&gt;&lt;/titles&gt;&lt;pages&gt;88-95&lt;/pages&gt;&lt;number&gt;1&lt;/number&gt;&lt;contributors&gt;&lt;authors&gt;&lt;author&gt;Kheirandish-Gozal, L.&lt;/author&gt;&lt;author&gt;Bhattacharjee, R.&lt;/author&gt;&lt;author&gt;Bandla, H. P. R.&lt;/author&gt;&lt;author&gt;Gozal, D.&lt;/author&gt;&lt;/authors&gt;&lt;/contributors&gt;&lt;language&gt;eng&lt;/language&gt;&lt;added-date format="utc"&gt;1700775739&lt;/added-date&gt;&lt;ref-type name="Journal Article"&gt;17&lt;/ref-type&gt;&lt;auth-address&gt;Section of Pediatric Sleep Medicine, Department of Pediatrics, Biological Sciences Division, Pritzker School of Medicine, The University of Chicago, Chicago, IL.&amp;#xD;Section of Pediatric Sleep Medicine, Department of Pediatrics, Biological Sciences Division, Pritzker School of Medicine, The University of Chicago, Chicago, IL. Electronic address: dgozal@peds.bsd.uchicago.edu.&lt;/auth-address&gt;&lt;remote-database-provider&gt;NLM&lt;/remote-database-provider&gt;&lt;rec-number&gt;907&lt;/rec-number&gt;&lt;last-updated-date format="utc"&gt;1700775739&lt;/last-updated-date&gt;&lt;accession-num&gt;24504096&lt;/accession-num&gt;&lt;electronic-resource-num&gt;10.1378/chest.13-2288&lt;/electronic-resource-num&gt;&lt;volume&gt;146&lt;/volume&gt;&lt;/record&gt;&lt;/Cite&gt;&lt;/EndNote&gt;</w:instrText>
      </w:r>
      <w:r w:rsidR="00581D3B">
        <w:fldChar w:fldCharType="separate"/>
      </w:r>
      <w:r w:rsidR="00581D3B">
        <w:rPr>
          <w:noProof/>
        </w:rPr>
        <w:t>(15)</w:t>
      </w:r>
      <w:r w:rsidR="00581D3B">
        <w:fldChar w:fldCharType="end"/>
      </w:r>
      <w:r w:rsidR="00F1402D">
        <w:t>. This may be an effective treatment in this subgroup, limiting the number of children needing surgery. However, long term outcomes are unclear</w:t>
      </w:r>
      <w:r w:rsidR="00997651">
        <w:fldChar w:fldCharType="begin">
          <w:fldData xml:space="preserve">PEVuZE5vdGU+PENpdGU+PEF1dGhvcj5Kb25lcyBPZ3VoPC9BdXRob3I+PFllYXI+MjAyMDwvWWVh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</w:fldData>
        </w:fldChar>
      </w:r>
      <w:r w:rsidR="00997651">
        <w:instrText xml:space="preserve"> ADDIN EN.CITE </w:instrText>
      </w:r>
      <w:r w:rsidR="00997651">
        <w:fldChar w:fldCharType="begin">
          <w:fldData xml:space="preserve">PEVuZE5vdGU+PENpdGU+PEF1dGhvcj5Kb25lcyBPZ3VoPC9BdXRob3I+PFllYXI+MjAyMDwvWWVh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</w:fldData>
        </w:fldChar>
      </w:r>
      <w:r w:rsidR="00997651">
        <w:instrText xml:space="preserve"> ADDIN EN.CITE.DATA </w:instrText>
      </w:r>
      <w:r w:rsidR="00997651">
        <w:fldChar w:fldCharType="end"/>
      </w:r>
      <w:r w:rsidR="00997651">
        <w:fldChar w:fldCharType="separate"/>
      </w:r>
      <w:r w:rsidR="00997651">
        <w:rPr>
          <w:noProof/>
        </w:rPr>
        <w:t>(4)</w:t>
      </w:r>
      <w:r w:rsidR="00997651">
        <w:fldChar w:fldCharType="end"/>
      </w:r>
      <w:r w:rsidR="00F1402D">
        <w:t xml:space="preserve">. </w:t>
      </w:r>
      <w:r w:rsidR="00EB2F03">
        <w:t>With more research into their efficacy these could become a mainstay for treatment in children with mild OSA.</w:t>
      </w:r>
    </w:p>
    <w:p w14:paraId="6C8B913E" w14:textId="77777777" w:rsidR="00B846DA" w:rsidRPr="00451A11" w:rsidRDefault="00B846DA" w:rsidP="002059F6">
      <w:pPr>
        <w:spacing w:line="360" w:lineRule="auto"/>
      </w:pPr>
    </w:p>
    <w:p w14:paraId="52762441" w14:textId="2460501B" w:rsidR="00695CB8" w:rsidRPr="00D83107" w:rsidRDefault="00695CB8" w:rsidP="002059F6">
      <w:pPr>
        <w:spacing w:line="360" w:lineRule="auto"/>
        <w:rPr>
          <w:b/>
          <w:bCs/>
        </w:rPr>
      </w:pPr>
      <w:r w:rsidRPr="00D83107">
        <w:rPr>
          <w:b/>
          <w:bCs/>
        </w:rPr>
        <w:t>Future</w:t>
      </w:r>
    </w:p>
    <w:p w14:paraId="28043C8B" w14:textId="626E5C3F" w:rsidR="00D11869" w:rsidRPr="00451A11" w:rsidRDefault="00D8028E" w:rsidP="002059F6">
      <w:pPr>
        <w:spacing w:line="360" w:lineRule="auto"/>
        <w:ind w:firstLine="720"/>
      </w:pPr>
      <w:r>
        <w:t xml:space="preserve">Polysomnography is the current gold standard </w:t>
      </w:r>
      <w:r w:rsidR="00160663">
        <w:t xml:space="preserve">investigation </w:t>
      </w:r>
      <w:r>
        <w:t>for diagnosis of OSA. However, there is controversy around when this is indicated and how often it is used in clinical practice</w:t>
      </w:r>
      <w:r w:rsidR="00997651">
        <w:fldChar w:fldCharType="begin">
          <w:fldData xml:space="preserve">PEVuZE5vdGU+PENpdGU+PEF1dGhvcj5CaXRuZXJzPC9BdXRob3I+PFllYXI+MjAyMDwvWWVhcj48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=
</w:fldData>
        </w:fldChar>
      </w:r>
      <w:r w:rsidR="00997651">
        <w:instrText xml:space="preserve"> ADDIN EN.CITE </w:instrText>
      </w:r>
      <w:r w:rsidR="00997651">
        <w:fldChar w:fldCharType="begin">
          <w:fldData xml:space="preserve">PEVuZE5vdGU+PENpdGU+PEF1dGhvcj5CaXRuZXJzPC9BdXRob3I+PFllYXI+MjAyMDwvWWVhcj48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=
</w:fldData>
        </w:fldChar>
      </w:r>
      <w:r w:rsidR="00997651">
        <w:instrText xml:space="preserve"> ADDIN EN.CITE.DATA </w:instrText>
      </w:r>
      <w:r w:rsidR="00997651">
        <w:fldChar w:fldCharType="end"/>
      </w:r>
      <w:r w:rsidR="00997651">
        <w:fldChar w:fldCharType="separate"/>
      </w:r>
      <w:r w:rsidR="00997651">
        <w:rPr>
          <w:noProof/>
        </w:rPr>
        <w:t>(3)</w:t>
      </w:r>
      <w:r w:rsidR="00997651">
        <w:fldChar w:fldCharType="end"/>
      </w:r>
      <w:r>
        <w:t xml:space="preserve">. </w:t>
      </w:r>
      <w:r w:rsidR="00D11869">
        <w:t xml:space="preserve">Accredited sleep laboratories are rare and significant resources are required to perform polysomnography. </w:t>
      </w:r>
      <w:r>
        <w:t>Therefore,</w:t>
      </w:r>
      <w:r w:rsidR="00D11869">
        <w:t xml:space="preserve"> there is the need to develop alternative accessible screening and diagnostic methods. Multiple screening questionnaires are </w:t>
      </w:r>
      <w:r>
        <w:t>available,</w:t>
      </w:r>
      <w:r w:rsidR="00D11869">
        <w:t xml:space="preserve"> but the</w:t>
      </w:r>
      <w:r>
        <w:t>ir</w:t>
      </w:r>
      <w:r w:rsidR="00D11869">
        <w:t xml:space="preserve"> diagnostic accuracy is generally too low to be considered an alternative diagnostic method</w:t>
      </w:r>
      <w:r w:rsidR="002A4372">
        <w:fldChar w:fldCharType="begin"/>
      </w:r>
      <w:r w:rsidR="002A4372">
        <w:instrText xml:space="preserve"> ADDIN EN.CITE &lt;EndNote&gt;&lt;Cite&gt;&lt;Author&gt;Patel&lt;/Author&gt;&lt;Year&gt;2020&lt;/Year&gt;&lt;IDText&gt;Accuracy of clinical scoring tools for the diagnosis of pediatric obstructive sleep apnea&lt;/IDText&gt;&lt;DisplayText&gt;(16)&lt;/DisplayText&gt;&lt;record&gt;&lt;dates&gt;&lt;pub-dates&gt;&lt;date&gt;Apr&lt;/date&gt;&lt;/pub-dates&gt;&lt;year&gt;2020&lt;/year&gt;&lt;/dates&gt;&lt;keywords&gt;&lt;keyword&gt;Child&lt;/keyword&gt;&lt;keyword&gt;Humans&lt;/keyword&gt;&lt;keyword&gt;Polysomnography/*methods&lt;/keyword&gt;&lt;keyword&gt;ROC Curve&lt;/keyword&gt;&lt;keyword&gt;Sleep Apnea, Obstructive/*diagnosis/physiopathology&lt;/keyword&gt;&lt;keyword&gt;Surveys and Questionnaires&lt;/keyword&gt;&lt;keyword&gt;Obstructive sleep apnea&lt;/keyword&gt;&lt;keyword&gt;pediatric airway&lt;/keyword&gt;&lt;keyword&gt;sleep&lt;/keyword&gt;&lt;/keywords&gt;&lt;isbn&gt;0023-852x&lt;/isbn&gt;&lt;titles&gt;&lt;title&gt;Accuracy of clinical scoring tools for the diagnosis of pediatric obstructive sleep apnea&lt;/title&gt;&lt;secondary-title&gt;Laryngoscope&lt;/secondary-title&gt;&lt;/titles&gt;&lt;pages&gt;1034-1043&lt;/pages&gt;&lt;number&gt;4&lt;/number&gt;&lt;contributors&gt;&lt;authors&gt;&lt;author&gt;Patel, A. P.&lt;/author&gt;&lt;author&gt;Meghji, S.&lt;/author&gt;&lt;author&gt;Phillips, J. S.&lt;/author&gt;&lt;/authors&gt;&lt;/contributors&gt;&lt;edition&gt;20190624&lt;/edition&gt;&lt;language&gt;eng&lt;/language&gt;&lt;added-date format="utc"&gt;1700776347&lt;/added-date&gt;&lt;ref-type name="Journal Article"&gt;17&lt;/ref-type&gt;&lt;auth-address&gt;Department of Ear, Nose, and Throat Surgery, Cambridge University Hospitals National Health Service Foundation Trust, Cambridge, United Kingdom.&amp;#xD;Department of Ear, Nose, and Throat Surgery, Norfolk and Norwich University Hospitals National Health Service Foundation Trust, Norwich, United Kingdom.&lt;/auth-address&gt;&lt;remote-database-provider&gt;NLM&lt;/remote-database-provider&gt;&lt;rec-number&gt;909&lt;/rec-number&gt;&lt;last-updated-date format="utc"&gt;1700776347&lt;/last-updated-date&gt;&lt;accession-num&gt;31233218&lt;/accession-num&gt;&lt;electronic-resource-num&gt;10.1002/lary.28146&lt;/electronic-resource-num&gt;&lt;volume&gt;130&lt;/volume&gt;&lt;/record&gt;&lt;/Cite&gt;&lt;/EndNote&gt;</w:instrText>
      </w:r>
      <w:r w:rsidR="002A4372">
        <w:fldChar w:fldCharType="separate"/>
      </w:r>
      <w:r w:rsidR="002A4372">
        <w:rPr>
          <w:noProof/>
        </w:rPr>
        <w:t>(16)</w:t>
      </w:r>
      <w:r w:rsidR="002A4372">
        <w:fldChar w:fldCharType="end"/>
      </w:r>
      <w:r w:rsidR="00D11869">
        <w:t xml:space="preserve">. An alternative diagnostic method involving a combination of </w:t>
      </w:r>
      <w:r>
        <w:t>symptom-based</w:t>
      </w:r>
      <w:r w:rsidR="00D11869">
        <w:t xml:space="preserve"> questions, examination findings and results from home sleep apnoea testing may work but this has not been tested</w:t>
      </w:r>
      <w:r w:rsidR="002A4372">
        <w:fldChar w:fldCharType="begin">
          <w:fldData xml:space="preserve">PEVuZE5vdGU+PENpdGU+PEF1dGhvcj5CaXRuZXJzPC9BdXRob3I+PFllYXI+MjAyMDwvWWVhcj48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=
</w:fldData>
        </w:fldChar>
      </w:r>
      <w:r w:rsidR="002A4372">
        <w:instrText xml:space="preserve"> ADDIN EN.CITE </w:instrText>
      </w:r>
      <w:r w:rsidR="002A4372">
        <w:fldChar w:fldCharType="begin">
          <w:fldData xml:space="preserve">PEVuZE5vdGU+PENpdGU+PEF1dGhvcj5CaXRuZXJzPC9BdXRob3I+PFllYXI+MjAyMDwvWWVhcj48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=
</w:fldData>
        </w:fldChar>
      </w:r>
      <w:r w:rsidR="002A4372">
        <w:instrText xml:space="preserve"> ADDIN EN.CITE.DATA </w:instrText>
      </w:r>
      <w:r w:rsidR="002A4372">
        <w:fldChar w:fldCharType="end"/>
      </w:r>
      <w:r w:rsidR="002A4372">
        <w:fldChar w:fldCharType="separate"/>
      </w:r>
      <w:r w:rsidR="002A4372">
        <w:rPr>
          <w:noProof/>
        </w:rPr>
        <w:t>(3)</w:t>
      </w:r>
      <w:r w:rsidR="002A4372">
        <w:fldChar w:fldCharType="end"/>
      </w:r>
      <w:r w:rsidR="00D11869">
        <w:t xml:space="preserve">. Current home sleep apnoea testing monitors fewer physiologic variables than full polysomnography but could have benefits over laboratory-based polysomnography, including </w:t>
      </w:r>
      <w:r>
        <w:t xml:space="preserve">reduced </w:t>
      </w:r>
      <w:r w:rsidR="00D11869">
        <w:t xml:space="preserve">cost, </w:t>
      </w:r>
      <w:r>
        <w:t>resources,</w:t>
      </w:r>
      <w:r w:rsidR="00D11869">
        <w:t xml:space="preserve"> and disruption to family life</w:t>
      </w:r>
      <w:r w:rsidR="002A4372">
        <w:fldChar w:fldCharType="begin">
          <w:fldData xml:space="preserve">PEVuZE5vdGU+PENpdGU+PEF1dGhvcj5LYXB1cjwvQXV0aG9yPjxZZWFyPjIwMTc8L1llYXI+PElE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=
</w:fldData>
        </w:fldChar>
      </w:r>
      <w:r w:rsidR="002A4372">
        <w:instrText xml:space="preserve"> ADDIN EN.CITE </w:instrText>
      </w:r>
      <w:r w:rsidR="002A4372">
        <w:fldChar w:fldCharType="begin">
          <w:fldData xml:space="preserve">PEVuZE5vdGU+PENpdGU+PEF1dGhvcj5LYXB1cjwvQXV0aG9yPjxZZWFyPjIwMTc8L1llYXI+PElE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=
</w:fldData>
        </w:fldChar>
      </w:r>
      <w:r w:rsidR="002A4372">
        <w:instrText xml:space="preserve"> ADDIN EN.CITE.DATA </w:instrText>
      </w:r>
      <w:r w:rsidR="002A4372">
        <w:fldChar w:fldCharType="end"/>
      </w:r>
      <w:r w:rsidR="002A4372">
        <w:fldChar w:fldCharType="separate"/>
      </w:r>
      <w:r w:rsidR="002A4372">
        <w:rPr>
          <w:noProof/>
        </w:rPr>
        <w:t>(17)</w:t>
      </w:r>
      <w:r w:rsidR="002A4372">
        <w:fldChar w:fldCharType="end"/>
      </w:r>
      <w:r w:rsidR="00D11869">
        <w:t>. Home sleep apnoea testing has been used in uncomplicated adult patients but</w:t>
      </w:r>
      <w:r w:rsidR="00044FBC">
        <w:t xml:space="preserve"> there is currently insufficient evidence to support its use in children</w:t>
      </w:r>
      <w:r w:rsidR="002A4372">
        <w:fldChar w:fldCharType="begin">
          <w:fldData xml:space="preserve">PEVuZE5vdGU+PENpdGU+PEF1dGhvcj5LaXJrPC9BdXRob3I+PFllYXI+MjAxNzwvWWVhcj48SURU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</w:fldData>
        </w:fldChar>
      </w:r>
      <w:r w:rsidR="002A4372">
        <w:instrText xml:space="preserve"> ADDIN EN.CITE </w:instrText>
      </w:r>
      <w:r w:rsidR="002A4372">
        <w:fldChar w:fldCharType="begin">
          <w:fldData xml:space="preserve">PEVuZE5vdGU+PENpdGU+PEF1dGhvcj5LaXJrPC9BdXRob3I+PFllYXI+MjAxNzwvWWVhcj48SURU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</w:fldData>
        </w:fldChar>
      </w:r>
      <w:r w:rsidR="002A4372">
        <w:instrText xml:space="preserve"> ADDIN EN.CITE.DATA </w:instrText>
      </w:r>
      <w:r w:rsidR="002A4372">
        <w:fldChar w:fldCharType="end"/>
      </w:r>
      <w:r w:rsidR="002A4372">
        <w:fldChar w:fldCharType="separate"/>
      </w:r>
      <w:r w:rsidR="002A4372">
        <w:rPr>
          <w:noProof/>
        </w:rPr>
        <w:t>(18)</w:t>
      </w:r>
      <w:r w:rsidR="002A4372">
        <w:fldChar w:fldCharType="end"/>
      </w:r>
      <w:r w:rsidR="00044FBC">
        <w:t xml:space="preserve">. Advances in technology may help with improving validity of this method. </w:t>
      </w:r>
      <w:r w:rsidR="006D7A8A">
        <w:t xml:space="preserve">Non-touch technologies using infrared light or radar </w:t>
      </w:r>
      <w:r w:rsidR="00D92AD2">
        <w:t>non-contact</w:t>
      </w:r>
      <w:r w:rsidR="006D7A8A">
        <w:t xml:space="preserve"> sensors can now be used to detect heart rate and respiratory rate</w:t>
      </w:r>
      <w:r w:rsidR="00AB5C5E">
        <w:fldChar w:fldCharType="begin">
          <w:fldData xml:space="preserve">PEVuZE5vdGU+PENpdGU+PEF1dGhvcj5DYXJlPC9BdXRob3I+PFllYXI+MjAyMjwvWWVhcj48SURU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</w:fldData>
        </w:fldChar>
      </w:r>
      <w:r w:rsidR="002A4372">
        <w:instrText xml:space="preserve"> ADDIN EN.CITE </w:instrText>
      </w:r>
      <w:r w:rsidR="002A4372">
        <w:fldChar w:fldCharType="begin">
          <w:fldData xml:space="preserve">PEVuZE5vdGU+PENpdGU+PEF1dGhvcj5DYXJlPC9BdXRob3I+PFllYXI+MjAyMjwvWWVhcj48SURU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</w:fldData>
        </w:fldChar>
      </w:r>
      <w:r w:rsidR="002A4372">
        <w:instrText xml:space="preserve"> ADDIN EN.CITE.DATA </w:instrText>
      </w:r>
      <w:r w:rsidR="002A4372">
        <w:fldChar w:fldCharType="end"/>
      </w:r>
      <w:r w:rsidR="00AB5C5E">
        <w:fldChar w:fldCharType="separate"/>
      </w:r>
      <w:r w:rsidR="002A4372">
        <w:rPr>
          <w:noProof/>
        </w:rPr>
        <w:t>(19, 20)</w:t>
      </w:r>
      <w:r w:rsidR="00AB5C5E">
        <w:fldChar w:fldCharType="end"/>
      </w:r>
      <w:r w:rsidR="006D7A8A">
        <w:t xml:space="preserve">. Advances in wearable technology that allow assessment of </w:t>
      </w:r>
      <w:r w:rsidR="00D92AD2">
        <w:t>patient’s</w:t>
      </w:r>
      <w:r w:rsidR="006D7A8A">
        <w:t xml:space="preserve"> observations could also be incorporated into home sleep apnoea testing. Advances in artificial intelligence could be used to aid in the analysis of polysomnography data</w:t>
      </w:r>
      <w:r w:rsidR="003171AF">
        <w:t>. These emerging technologies could</w:t>
      </w:r>
      <w:r w:rsidR="006D7A8A">
        <w:t xml:space="preserve"> </w:t>
      </w:r>
      <w:r w:rsidR="003171AF">
        <w:t>aid</w:t>
      </w:r>
      <w:r w:rsidR="006D7A8A">
        <w:t xml:space="preserve"> </w:t>
      </w:r>
      <w:r w:rsidR="003171AF">
        <w:t>the</w:t>
      </w:r>
      <w:r w:rsidR="006D7A8A">
        <w:t xml:space="preserve"> diagnosis of OSA</w:t>
      </w:r>
      <w:r w:rsidR="003171AF">
        <w:t xml:space="preserve"> making it cheaper and less intrusive</w:t>
      </w:r>
      <w:r w:rsidR="006D7A8A">
        <w:t xml:space="preserve">. </w:t>
      </w:r>
    </w:p>
    <w:p w14:paraId="5B131E53" w14:textId="22208CBA" w:rsidR="00D83107" w:rsidRDefault="004E7DDF" w:rsidP="002059F6">
      <w:pPr>
        <w:spacing w:line="360" w:lineRule="auto"/>
        <w:ind w:firstLine="720"/>
      </w:pPr>
      <w:r>
        <w:t xml:space="preserve">For children </w:t>
      </w:r>
      <w:r w:rsidR="00D92AD2">
        <w:t xml:space="preserve">who have persisting OSA after adenotonsillectomy </w:t>
      </w:r>
      <w:r>
        <w:t xml:space="preserve">the upper airway should be evaluated to locate the </w:t>
      </w:r>
      <w:r w:rsidR="00D92AD2">
        <w:t>exact</w:t>
      </w:r>
      <w:r>
        <w:t xml:space="preserve"> site of obstruction. This may be done using direct examination, flexible </w:t>
      </w:r>
      <w:r w:rsidR="00D92AD2">
        <w:t>laryngoscopy,</w:t>
      </w:r>
      <w:r>
        <w:t xml:space="preserve"> or radiographic imaging (lateral neck, airway fluoroscopy, or MRI)</w:t>
      </w:r>
      <w:r w:rsidR="00D92AD2">
        <w:t>. These</w:t>
      </w:r>
      <w:r w:rsidR="00160663">
        <w:t xml:space="preserve"> traditional</w:t>
      </w:r>
      <w:r w:rsidR="00D92AD2">
        <w:t xml:space="preserve"> modalities all have the downside that the patient will usually be awake and therefore imaging may not be representative of the airway when asleep</w:t>
      </w:r>
      <w:r w:rsidR="002A4372">
        <w:fldChar w:fldCharType="begin">
          <w:fldData xml:space="preserve">PEVuZE5vdGU+PENpdGU+PEF1dGhvcj5CaXRuZXJzPC9BdXRob3I+PFllYXI+MjAyMDwvWWVhcj48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=
</w:fldData>
        </w:fldChar>
      </w:r>
      <w:r w:rsidR="002A4372">
        <w:instrText xml:space="preserve"> ADDIN EN.CITE </w:instrText>
      </w:r>
      <w:r w:rsidR="002A4372">
        <w:fldChar w:fldCharType="begin">
          <w:fldData xml:space="preserve">PEVuZE5vdGU+PENpdGU+PEF1dGhvcj5CaXRuZXJzPC9BdXRob3I+PFllYXI+MjAyMDwvWWVhcj48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=
</w:fldData>
        </w:fldChar>
      </w:r>
      <w:r w:rsidR="002A4372">
        <w:instrText xml:space="preserve"> ADDIN EN.CITE.DATA </w:instrText>
      </w:r>
      <w:r w:rsidR="002A4372">
        <w:fldChar w:fldCharType="end"/>
      </w:r>
      <w:r w:rsidR="002A4372">
        <w:fldChar w:fldCharType="separate"/>
      </w:r>
      <w:r w:rsidR="002A4372">
        <w:rPr>
          <w:noProof/>
        </w:rPr>
        <w:t>(3)</w:t>
      </w:r>
      <w:r w:rsidR="002A4372">
        <w:fldChar w:fldCharType="end"/>
      </w:r>
      <w:r w:rsidR="00D92AD2">
        <w:t xml:space="preserve">. Drug induced sleep endoscopy (DISE) is increasingly used to inform treatment. It uses sedation to simulate natural sleep and flexible </w:t>
      </w:r>
      <w:r w:rsidR="00D92AD2">
        <w:lastRenderedPageBreak/>
        <w:t>laryngoscopy to evaluate the airways’ exact location of obstruction</w:t>
      </w:r>
      <w:r w:rsidR="00FC7CC3">
        <w:fldChar w:fldCharType="begin">
          <w:fldData xml:space="preserve">PEVuZE5vdGU+PENpdGU+PEF1dGhvcj5Kb25lcyBPZ3VoPC9BdXRob3I+PFllYXI+MjAyMDwvWWVh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</w:fldData>
        </w:fldChar>
      </w:r>
      <w:r w:rsidR="00FC7CC3">
        <w:instrText xml:space="preserve"> ADDIN EN.CITE </w:instrText>
      </w:r>
      <w:r w:rsidR="00FC7CC3">
        <w:fldChar w:fldCharType="begin">
          <w:fldData xml:space="preserve">PEVuZE5vdGU+PENpdGU+PEF1dGhvcj5Kb25lcyBPZ3VoPC9BdXRob3I+PFllYXI+MjAyMDwvWWVh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</w:fldData>
        </w:fldChar>
      </w:r>
      <w:r w:rsidR="00FC7CC3">
        <w:instrText xml:space="preserve"> ADDIN EN.CITE.DATA </w:instrText>
      </w:r>
      <w:r w:rsidR="00FC7CC3">
        <w:fldChar w:fldCharType="end"/>
      </w:r>
      <w:r w:rsidR="00FC7CC3">
        <w:fldChar w:fldCharType="separate"/>
      </w:r>
      <w:r w:rsidR="00FC7CC3">
        <w:rPr>
          <w:noProof/>
        </w:rPr>
        <w:t>(4)</w:t>
      </w:r>
      <w:r w:rsidR="00FC7CC3">
        <w:fldChar w:fldCharType="end"/>
      </w:r>
      <w:r w:rsidR="00D92AD2">
        <w:t xml:space="preserve">. </w:t>
      </w:r>
      <w:r>
        <w:t xml:space="preserve">DISE is more likely to identify functional obstruction and help those with </w:t>
      </w:r>
      <w:r w:rsidR="00D92AD2">
        <w:t>complex</w:t>
      </w:r>
      <w:r>
        <w:t xml:space="preserve"> airway problems</w:t>
      </w:r>
      <w:r w:rsidR="00FC7CC3">
        <w:fldChar w:fldCharType="begin">
          <w:fldData xml:space="preserve">PEVuZE5vdGU+PENpdGU+PEF1dGhvcj5IZTwvQXV0aG9yPjxZZWFyPjIwMTg8L1llYXI+PElEVGV4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</w:fldData>
        </w:fldChar>
      </w:r>
      <w:r w:rsidR="00FC7CC3">
        <w:instrText xml:space="preserve"> ADDIN EN.CITE </w:instrText>
      </w:r>
      <w:r w:rsidR="00FC7CC3">
        <w:fldChar w:fldCharType="begin">
          <w:fldData xml:space="preserve">PEVuZE5vdGU+PENpdGU+PEF1dGhvcj5IZTwvQXV0aG9yPjxZZWFyPjIwMTg8L1llYXI+PElEVGV4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</w:fldData>
        </w:fldChar>
      </w:r>
      <w:r w:rsidR="00FC7CC3">
        <w:instrText xml:space="preserve"> ADDIN EN.CITE.DATA </w:instrText>
      </w:r>
      <w:r w:rsidR="00FC7CC3">
        <w:fldChar w:fldCharType="end"/>
      </w:r>
      <w:r w:rsidR="00FC7CC3">
        <w:fldChar w:fldCharType="separate"/>
      </w:r>
      <w:r w:rsidR="00FC7CC3">
        <w:rPr>
          <w:noProof/>
        </w:rPr>
        <w:t>(21)</w:t>
      </w:r>
      <w:r w:rsidR="00FC7CC3">
        <w:fldChar w:fldCharType="end"/>
      </w:r>
      <w:r>
        <w:t xml:space="preserve">. </w:t>
      </w:r>
      <w:r w:rsidR="00D92AD2">
        <w:t xml:space="preserve">This can </w:t>
      </w:r>
      <w:r>
        <w:t xml:space="preserve">help </w:t>
      </w:r>
      <w:r w:rsidR="00D92AD2">
        <w:t xml:space="preserve">to </w:t>
      </w:r>
      <w:r>
        <w:t xml:space="preserve">develop an individualized surgical </w:t>
      </w:r>
      <w:r w:rsidR="00D92AD2">
        <w:t>plan on how best to improve a patients OSA</w:t>
      </w:r>
      <w:r>
        <w:t xml:space="preserve">. </w:t>
      </w:r>
      <w:r w:rsidR="006D7A8A">
        <w:t xml:space="preserve">Larger studies should assess the outcomes associated with DISE directed surgical management and to identify patient populations that would benefit most from this investigation. </w:t>
      </w:r>
    </w:p>
    <w:p w14:paraId="52585CCA" w14:textId="337C9B9C" w:rsidR="00695CB8" w:rsidRDefault="003E4062" w:rsidP="002059F6">
      <w:pPr>
        <w:spacing w:line="360" w:lineRule="auto"/>
        <w:ind w:firstLine="720"/>
      </w:pPr>
      <w:r>
        <w:t>The prevalence of childhood obesity is on the rise and with it there is an increasing prevalence of OSA in children</w:t>
      </w:r>
      <w:r w:rsidR="00FC7CC3">
        <w:fldChar w:fldCharType="begin"/>
      </w:r>
      <w:r w:rsidR="00FC7CC3">
        <w:instrText xml:space="preserve"> ADDIN EN.CITE &lt;EndNote&gt;&lt;Cite&gt;&lt;Author&gt;Šujanská&lt;/Author&gt;&lt;Year&gt;2014&lt;/Year&gt;&lt;IDText&gt;SURGICAL AND NON-SURGICAL THERAPY OF OBSTRUCTIVE SLEEP APNEA SYNDROME IN CHILDREN&lt;/IDText&gt;&lt;DisplayText&gt;(22)&lt;/DisplayText&gt;&lt;record&gt;&lt;keywords&gt;&lt;keyword&gt;Child&lt;/keyword&gt;&lt;keyword&gt;Humans&lt;/keyword&gt;&lt;keyword&gt;Phenotype&lt;/keyword&gt;&lt;keyword&gt;Polysomnography&lt;/keyword&gt;&lt;keyword&gt;Sleep Apnea, Obstructive/*therapy&lt;/keyword&gt;&lt;/keywords&gt;&lt;isbn&gt;1211-4286 (Print)&amp;#xD;1211-4286&lt;/isbn&gt;&lt;titles&gt;&lt;title&gt;SURGICAL AND NON-SURGICAL THERAPY OF OBSTRUCTIVE SLEEP APNEA SYNDROME IN CHILDREN&lt;/title&gt;&lt;secondary-title&gt;Acta Medica (Hradec Kralove)&lt;/secondary-title&gt;&lt;/titles&gt;&lt;pages&gt;135-41&lt;/pages&gt;&lt;number&gt;4&lt;/number&gt;&lt;contributors&gt;&lt;authors&gt;&lt;author&gt;Šujanská, A.&lt;/author&gt;&lt;author&gt;Ďurdík, P.&lt;/author&gt;&lt;author&gt;Rabasco, J.&lt;/author&gt;&lt;author&gt;Vitelli, O.&lt;/author&gt;&lt;author&gt;Pietropaoli, N.&lt;/author&gt;&lt;author&gt;Villa, M. P.&lt;/author&gt;&lt;/authors&gt;&lt;/contributors&gt;&lt;language&gt;eng&lt;/language&gt;&lt;added-date format="utc"&gt;1700777699&lt;/added-date&gt;&lt;ref-type name="Journal Article"&gt;17&lt;/ref-type&gt;&lt;auth-address&gt;Department of Paediatrics, Jessenius Faculty of Medicine in Martin, Commenius University in Bratislava, Martin, Slovak Republic.&amp;#xD;Department of Paediatrics, Jessenius Faculty of Medicine in Martin, Commenius University in Bratislava, Martin, Slovak Republic. peter.durdik@gmail.com.&amp;#xD;Neuroscience, Mental Health and Sense Organs Department, Pediatric Sleep Disease Centre, S. Andrea Hospital, &amp;quot;Sapienza&amp;quot; University of Rome, Rome, Italy.&lt;/auth-address&gt;&lt;dates&gt;&lt;year&gt;2014&lt;/year&gt;&lt;/dates&gt;&lt;remote-database-provider&gt;NLM&lt;/remote-database-provider&gt;&lt;rec-number&gt;913&lt;/rec-number&gt;&lt;last-updated-date format="utc"&gt;1700777699&lt;/last-updated-date&gt;&lt;accession-num&gt;25938896&lt;/accession-num&gt;&lt;electronic-resource-num&gt;10.14712/18059694.2015.78&lt;/electronic-resource-num&gt;&lt;volume&gt;57&lt;/volume&gt;&lt;/record&gt;&lt;/Cite&gt;&lt;/EndNote&gt;</w:instrText>
      </w:r>
      <w:r w:rsidR="00FC7CC3">
        <w:fldChar w:fldCharType="separate"/>
      </w:r>
      <w:r w:rsidR="00FC7CC3">
        <w:rPr>
          <w:noProof/>
        </w:rPr>
        <w:t>(22)</w:t>
      </w:r>
      <w:r w:rsidR="00FC7CC3">
        <w:fldChar w:fldCharType="end"/>
      </w:r>
      <w:r>
        <w:t xml:space="preserve">. How obesity contributes to OSA is likely multifactorial and not fully understood however obesity does increase the risk of OSA with some studies reporting a prevalence of up to </w:t>
      </w:r>
      <w:r w:rsidR="00160663">
        <w:t>50</w:t>
      </w:r>
      <w:r>
        <w:t>% in obese children</w:t>
      </w:r>
      <w:r w:rsidR="002D33D5">
        <w:fldChar w:fldCharType="begin">
          <w:fldData xml:space="preserve">PEVuZE5vdGU+PENpdGU+PEF1dGhvcj5BcmVuczwvQXV0aG9yPjxZZWFyPjIwMTE8L1llYXI+PElE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=
</w:fldData>
        </w:fldChar>
      </w:r>
      <w:r w:rsidR="002D33D5">
        <w:instrText xml:space="preserve"> ADDIN EN.CITE </w:instrText>
      </w:r>
      <w:r w:rsidR="002D33D5">
        <w:fldChar w:fldCharType="begin">
          <w:fldData xml:space="preserve">PEVuZE5vdGU+PENpdGU+PEF1dGhvcj5BcmVuczwvQXV0aG9yPjxZZWFyPjIwMTE8L1llYXI+PElE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=
</w:fldData>
        </w:fldChar>
      </w:r>
      <w:r w:rsidR="002D33D5">
        <w:instrText xml:space="preserve"> ADDIN EN.CITE.DATA </w:instrText>
      </w:r>
      <w:r w:rsidR="002D33D5">
        <w:fldChar w:fldCharType="end"/>
      </w:r>
      <w:r w:rsidR="002D33D5">
        <w:fldChar w:fldCharType="separate"/>
      </w:r>
      <w:r w:rsidR="002D33D5">
        <w:rPr>
          <w:noProof/>
        </w:rPr>
        <w:t>(23)</w:t>
      </w:r>
      <w:r w:rsidR="002D33D5">
        <w:fldChar w:fldCharType="end"/>
      </w:r>
      <w:r>
        <w:t xml:space="preserve">. </w:t>
      </w:r>
      <w:r w:rsidR="0091149F">
        <w:t>This shift in epidemiology is likely to impact outcomes of current treatment. If adenotonsillar hypertrophy is present, then adenotonsillectomy is</w:t>
      </w:r>
      <w:r w:rsidR="002D33D5">
        <w:t xml:space="preserve"> the</w:t>
      </w:r>
      <w:r w:rsidR="0091149F">
        <w:t xml:space="preserve"> first line treatment and does significantly improve OSA symptoms</w:t>
      </w:r>
      <w:r w:rsidR="002D33D5">
        <w:fldChar w:fldCharType="begin">
          <w:fldData xml:space="preserve">PEVuZE5vdGU+PENpdGU+PEF1dGhvcj5BbmRlcnNlbjwvQXV0aG9yPjxZZWFyPjIwMTY8L1llYXI+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</w:fldData>
        </w:fldChar>
      </w:r>
      <w:r w:rsidR="002D33D5">
        <w:instrText xml:space="preserve"> ADDIN EN.CITE </w:instrText>
      </w:r>
      <w:r w:rsidR="002D33D5">
        <w:fldChar w:fldCharType="begin">
          <w:fldData xml:space="preserve">PEVuZE5vdGU+PENpdGU+PEF1dGhvcj5BbmRlcnNlbjwvQXV0aG9yPjxZZWFyPjIwMTY8L1llYXI+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</w:fldData>
        </w:fldChar>
      </w:r>
      <w:r w:rsidR="002D33D5">
        <w:instrText xml:space="preserve"> ADDIN EN.CITE.DATA </w:instrText>
      </w:r>
      <w:r w:rsidR="002D33D5">
        <w:fldChar w:fldCharType="end"/>
      </w:r>
      <w:r w:rsidR="002D33D5">
        <w:fldChar w:fldCharType="separate"/>
      </w:r>
      <w:r w:rsidR="002D33D5">
        <w:rPr>
          <w:noProof/>
        </w:rPr>
        <w:t>(24)</w:t>
      </w:r>
      <w:r w:rsidR="002D33D5">
        <w:fldChar w:fldCharType="end"/>
      </w:r>
      <w:r w:rsidR="0091149F">
        <w:t>. However, persistent OSA is identified in 33-76% of obese children compared to 15-37% of non-obese children. This highlights obesity as one of the risk factors for persistent OSA following surgery, along with age greater than 7, severe disease and chronic asthma</w:t>
      </w:r>
      <w:r w:rsidR="00A6397A">
        <w:fldChar w:fldCharType="begin">
          <w:fldData xml:space="preserve">PEVuZE5vdGU+PENpdGU+PEF1dGhvcj5JbWFuZ3VsaTwvQXV0aG9yPjxZZWFyPjIwMTY8L1llYXI+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=
</w:fldData>
        </w:fldChar>
      </w:r>
      <w:r w:rsidR="00A6397A">
        <w:instrText xml:space="preserve"> ADDIN EN.CITE </w:instrText>
      </w:r>
      <w:r w:rsidR="00A6397A">
        <w:fldChar w:fldCharType="begin">
          <w:fldData xml:space="preserve">PEVuZE5vdGU+PENpdGU+PEF1dGhvcj5JbWFuZ3VsaTwvQXV0aG9yPjxZZWFyPjIwMTY8L1llYXI+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=
</w:fldData>
        </w:fldChar>
      </w:r>
      <w:r w:rsidR="00A6397A">
        <w:instrText xml:space="preserve"> ADDIN EN.CITE.DATA </w:instrText>
      </w:r>
      <w:r w:rsidR="00A6397A">
        <w:fldChar w:fldCharType="end"/>
      </w:r>
      <w:r w:rsidR="00A6397A">
        <w:fldChar w:fldCharType="separate"/>
      </w:r>
      <w:r w:rsidR="00A6397A">
        <w:rPr>
          <w:noProof/>
        </w:rPr>
        <w:t>(25)</w:t>
      </w:r>
      <w:r w:rsidR="00A6397A">
        <w:fldChar w:fldCharType="end"/>
      </w:r>
      <w:r w:rsidR="0091149F">
        <w:t xml:space="preserve">. A higher rate of persistent symptoms after adenotonsillectomy, linked to obesity, may lead to an increased requirement for second-line imaging and treatment. </w:t>
      </w:r>
      <w:r w:rsidR="00723D65">
        <w:t xml:space="preserve">Residual OSA </w:t>
      </w:r>
      <w:r w:rsidR="00160663">
        <w:t>can be</w:t>
      </w:r>
      <w:r w:rsidR="00723D65">
        <w:t xml:space="preserve"> evaluated with DISE</w:t>
      </w:r>
      <w:r w:rsidR="0091149F">
        <w:t xml:space="preserve"> </w:t>
      </w:r>
      <w:r w:rsidR="003171AF">
        <w:t>so its use</w:t>
      </w:r>
      <w:r w:rsidR="0091149F">
        <w:t xml:space="preserve"> may become more prevalent</w:t>
      </w:r>
      <w:r w:rsidR="00723D65">
        <w:t xml:space="preserve">. </w:t>
      </w:r>
      <w:r w:rsidR="0091149F">
        <w:t>Options fo</w:t>
      </w:r>
      <w:r w:rsidR="00A6397A">
        <w:t>r managing</w:t>
      </w:r>
      <w:r w:rsidR="0091149F">
        <w:t xml:space="preserve"> persistent OSA include airway</w:t>
      </w:r>
      <w:r w:rsidR="00A6397A">
        <w:t xml:space="preserve"> investigation</w:t>
      </w:r>
      <w:r w:rsidR="0091149F">
        <w:t xml:space="preserve"> with po</w:t>
      </w:r>
      <w:r w:rsidR="00A6397A">
        <w:t>tential</w:t>
      </w:r>
      <w:r w:rsidR="0091149F">
        <w:t xml:space="preserve"> surgical intervention, </w:t>
      </w:r>
      <w:r w:rsidR="003171AF">
        <w:t>C</w:t>
      </w:r>
      <w:r w:rsidR="0091149F">
        <w:t>PAP, and medical therapy</w:t>
      </w:r>
      <w:r w:rsidR="00A6397A">
        <w:fldChar w:fldCharType="begin">
          <w:fldData xml:space="preserve">PEVuZE5vdGU+PENpdGU+PEF1dGhvcj5CaXRuZXJzPC9BdXRob3I+PFllYXI+MjAyMDwvWWVhcj48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=
</w:fldData>
        </w:fldChar>
      </w:r>
      <w:r w:rsidR="00A6397A">
        <w:instrText xml:space="preserve"> ADDIN EN.CITE </w:instrText>
      </w:r>
      <w:r w:rsidR="00A6397A">
        <w:fldChar w:fldCharType="begin">
          <w:fldData xml:space="preserve">PEVuZE5vdGU+PENpdGU+PEF1dGhvcj5CaXRuZXJzPC9BdXRob3I+PFllYXI+MjAyMDwvWWVhcj48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=
</w:fldData>
        </w:fldChar>
      </w:r>
      <w:r w:rsidR="00A6397A">
        <w:instrText xml:space="preserve"> ADDIN EN.CITE.DATA </w:instrText>
      </w:r>
      <w:r w:rsidR="00A6397A">
        <w:fldChar w:fldCharType="end"/>
      </w:r>
      <w:r w:rsidR="00A6397A">
        <w:fldChar w:fldCharType="separate"/>
      </w:r>
      <w:r w:rsidR="00A6397A">
        <w:rPr>
          <w:noProof/>
        </w:rPr>
        <w:t>(3)</w:t>
      </w:r>
      <w:r w:rsidR="00A6397A">
        <w:fldChar w:fldCharType="end"/>
      </w:r>
      <w:r w:rsidR="0091149F">
        <w:t xml:space="preserve">. </w:t>
      </w:r>
      <w:r w:rsidR="003171AF">
        <w:t>C</w:t>
      </w:r>
      <w:r w:rsidR="0091149F">
        <w:t>PAP is a good treatment alternative in those with persistent symptoms but concerns about compliance remain</w:t>
      </w:r>
      <w:r w:rsidR="00A6397A">
        <w:fldChar w:fldCharType="begin"/>
      </w:r>
      <w:r w:rsidR="00A6397A">
        <w:instrText xml:space="preserve"> ADDIN EN.CITE &lt;EndNote&gt;&lt;Cite&gt;&lt;Author&gt;Uong&lt;/Author&gt;&lt;Year&gt;2007&lt;/Year&gt;&lt;IDText&gt;Adherence to nasal positive airway pressure therapy among school-aged children and adolescents with obstructive sleep apnea syndrome&lt;/IDText&gt;&lt;DisplayText&gt;(26)&lt;/DisplayText&gt;&lt;record&gt;&lt;dates&gt;&lt;pub-dates&gt;&lt;date&gt;Nov&lt;/date&gt;&lt;/pub-dates&gt;&lt;year&gt;2007&lt;/year&gt;&lt;/dates&gt;&lt;keywords&gt;&lt;keyword&gt;Adolescent&lt;/keyword&gt;&lt;keyword&gt;Adult&lt;/keyword&gt;&lt;keyword&gt;Child&lt;/keyword&gt;&lt;keyword&gt;Continuous Positive Airway Pressure/*methods&lt;/keyword&gt;&lt;keyword&gt;Female&lt;/keyword&gt;&lt;keyword&gt;Follow-Up Studies&lt;/keyword&gt;&lt;keyword&gt;Humans&lt;/keyword&gt;&lt;keyword&gt;Male&lt;/keyword&gt;&lt;keyword&gt;*Patient Compliance&lt;/keyword&gt;&lt;keyword&gt;Patient Education as Topic/methods&lt;/keyword&gt;&lt;keyword&gt;Retrospective Studies&lt;/keyword&gt;&lt;keyword&gt;Sleep Apnea, Obstructive/epidemiology/*therapy&lt;/keyword&gt;&lt;/keywords&gt;&lt;isbn&gt;0031-4005&lt;/isbn&gt;&lt;titles&gt;&lt;title&gt;Adherence to nasal positive airway pressure therapy among school-aged children and adolescents with obstructive sleep apnea syndrome&lt;/title&gt;&lt;secondary-title&gt;Pediatrics&lt;/secondary-title&gt;&lt;/titles&gt;&lt;pages&gt;e1203-11&lt;/pages&gt;&lt;number&gt;5&lt;/number&gt;&lt;contributors&gt;&lt;authors&gt;&lt;author&gt;Uong, E. C.&lt;/author&gt;&lt;author&gt;Epperson, M.&lt;/author&gt;&lt;author&gt;Bathon, S. A.&lt;/author&gt;&lt;author&gt;Jeffe, D. B.&lt;/author&gt;&lt;/authors&gt;&lt;/contributors&gt;&lt;edition&gt;20071008&lt;/edition&gt;&lt;language&gt;eng&lt;/language&gt;&lt;added-date format="utc"&gt;1700778659&lt;/added-date&gt;&lt;ref-type name="Journal Article"&gt;17&lt;/ref-type&gt;&lt;auth-address&gt;Division of Allergy and Pulmonary Medicine, Department of Pediatrics, Washington University School of Medicine, St Louis, MO 63108, USA.&lt;/auth-address&gt;&lt;remote-database-provider&gt;NLM&lt;/remote-database-provider&gt;&lt;rec-number&gt;917&lt;/rec-number&gt;&lt;last-updated-date format="utc"&gt;1700778659&lt;/last-updated-date&gt;&lt;accession-num&gt;17923535&lt;/accession-num&gt;&lt;electronic-resource-num&gt;10.1542/peds.2006-2731&lt;/electronic-resource-num&gt;&lt;volume&gt;120&lt;/volume&gt;&lt;/record&gt;&lt;/Cite&gt;&lt;/EndNote&gt;</w:instrText>
      </w:r>
      <w:r w:rsidR="00A6397A">
        <w:fldChar w:fldCharType="separate"/>
      </w:r>
      <w:r w:rsidR="00A6397A">
        <w:rPr>
          <w:noProof/>
        </w:rPr>
        <w:t>(26)</w:t>
      </w:r>
      <w:r w:rsidR="00A6397A">
        <w:fldChar w:fldCharType="end"/>
      </w:r>
      <w:r w:rsidR="0091149F">
        <w:t xml:space="preserve">. </w:t>
      </w:r>
      <w:r w:rsidR="00A6397A">
        <w:t>Secondary surgery is a potential management option but data on outcomes of these surgeries is sparse, with UPPP and supraglottoplasty</w:t>
      </w:r>
      <w:r w:rsidR="003171AF">
        <w:t xml:space="preserve"> post-adenotonsillectomy,</w:t>
      </w:r>
      <w:r w:rsidR="00A6397A">
        <w:t xml:space="preserve"> so far demonstrating poor efficacy</w:t>
      </w:r>
      <w:r w:rsidR="00B34224">
        <w:fldChar w:fldCharType="begin">
          <w:fldData xml:space="preserve">PEVuZE5vdGU+PENpdGU+PEF1dGhvcj5TY2hlZmZsZXI8L0F1dGhvcj48WWVhcj4yMDE5PC9ZZWFy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</w:fldData>
        </w:fldChar>
      </w:r>
      <w:r w:rsidR="00B34224">
        <w:instrText xml:space="preserve"> ADDIN EN.CITE </w:instrText>
      </w:r>
      <w:r w:rsidR="00B34224">
        <w:fldChar w:fldCharType="begin">
          <w:fldData xml:space="preserve">PEVuZE5vdGU+PENpdGU+PEF1dGhvcj5TY2hlZmZsZXI8L0F1dGhvcj48WWVhcj4yMDE5PC9ZZWFy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</w:fldData>
        </w:fldChar>
      </w:r>
      <w:r w:rsidR="00B34224">
        <w:instrText xml:space="preserve"> ADDIN EN.CITE.DATA </w:instrText>
      </w:r>
      <w:r w:rsidR="00B34224">
        <w:fldChar w:fldCharType="end"/>
      </w:r>
      <w:r w:rsidR="00B34224">
        <w:fldChar w:fldCharType="separate"/>
      </w:r>
      <w:r w:rsidR="00B34224">
        <w:rPr>
          <w:noProof/>
        </w:rPr>
        <w:t>(27)</w:t>
      </w:r>
      <w:r w:rsidR="00B34224">
        <w:fldChar w:fldCharType="end"/>
      </w:r>
      <w:r w:rsidR="00A6397A">
        <w:t xml:space="preserve">. </w:t>
      </w:r>
      <w:r w:rsidR="002F2813">
        <w:t>Weight loss may improve OSA symptoms, though its affect is not well studied</w:t>
      </w:r>
      <w:r w:rsidR="00B34224">
        <w:fldChar w:fldCharType="begin">
          <w:fldData xml:space="preserve">PEVuZE5vdGU+PENpdGU+PEF1dGhvcj5Kb25lcyBPZ3VoPC9BdXRob3I+PFllYXI+MjAyMDwvWWVh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</w:fldData>
        </w:fldChar>
      </w:r>
      <w:r w:rsidR="00B34224">
        <w:instrText xml:space="preserve"> ADDIN EN.CITE </w:instrText>
      </w:r>
      <w:r w:rsidR="00B34224">
        <w:fldChar w:fldCharType="begin">
          <w:fldData xml:space="preserve">PEVuZE5vdGU+PENpdGU+PEF1dGhvcj5Kb25lcyBPZ3VoPC9BdXRob3I+PFllYXI+MjAyMDwvWWVh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</w:fldData>
        </w:fldChar>
      </w:r>
      <w:r w:rsidR="00B34224">
        <w:instrText xml:space="preserve"> ADDIN EN.CITE.DATA </w:instrText>
      </w:r>
      <w:r w:rsidR="00B34224">
        <w:fldChar w:fldCharType="end"/>
      </w:r>
      <w:r w:rsidR="00B34224">
        <w:fldChar w:fldCharType="separate"/>
      </w:r>
      <w:r w:rsidR="00B34224">
        <w:rPr>
          <w:noProof/>
        </w:rPr>
        <w:t>(4)</w:t>
      </w:r>
      <w:r w:rsidR="00B34224">
        <w:fldChar w:fldCharType="end"/>
      </w:r>
      <w:r w:rsidR="002F2813">
        <w:t xml:space="preserve">. </w:t>
      </w:r>
      <w:r w:rsidR="00A11FAF">
        <w:t>In the future, weight loss may become more of a prevalent part of the management of OSA in children.</w:t>
      </w:r>
    </w:p>
    <w:p w14:paraId="04206931" w14:textId="26236118" w:rsidR="00695CB8" w:rsidRDefault="00333877" w:rsidP="002059F6">
      <w:pPr>
        <w:spacing w:line="360" w:lineRule="auto"/>
        <w:ind w:firstLine="720"/>
      </w:pPr>
      <w:r>
        <w:t>Implantable technologies such as u</w:t>
      </w:r>
      <w:r w:rsidR="00723D65">
        <w:t>pper airway stimulation system</w:t>
      </w:r>
      <w:r w:rsidR="00EB2F03">
        <w:t>s</w:t>
      </w:r>
      <w:r>
        <w:t xml:space="preserve"> may become more prominent in the treatment of OSA. These</w:t>
      </w:r>
      <w:r w:rsidR="00723D65">
        <w:t xml:space="preserve"> consist of an implantable pulse generator</w:t>
      </w:r>
      <w:r>
        <w:t xml:space="preserve"> with</w:t>
      </w:r>
      <w:r w:rsidR="00160663">
        <w:t xml:space="preserve"> a</w:t>
      </w:r>
      <w:r w:rsidR="00723D65">
        <w:t xml:space="preserve"> stimulation lead placed on the hypoglossal nerve and respiratory sensing electrode placed under the skin of the neck and chest</w:t>
      </w:r>
      <w:r w:rsidR="00B34224">
        <w:fldChar w:fldCharType="begin"/>
      </w:r>
      <w:r w:rsidR="00B34224">
        <w:instrText xml:space="preserve"> ADDIN EN.CITE &lt;EndNote&gt;&lt;Cite&gt;&lt;Author&gt;Strollo&lt;/Author&gt;&lt;Year&gt;2014&lt;/Year&gt;&lt;IDText&gt;Upper-airway stimulation for obstructive sleep apnea&lt;/IDText&gt;&lt;DisplayText&gt;(28)&lt;/DisplayText&gt;&lt;record&gt;&lt;dates&gt;&lt;pub-dates&gt;&lt;date&gt;Jan 9&lt;/date&gt;&lt;/pub-dates&gt;&lt;year&gt;2014&lt;/year&gt;&lt;/dates&gt;&lt;keywords&gt;&lt;keyword&gt;Adult&lt;/keyword&gt;&lt;keyword&gt;Aged&lt;/keyword&gt;&lt;keyword&gt;*Electric Stimulation Therapy/adverse effects&lt;/keyword&gt;&lt;keyword&gt;Female&lt;/keyword&gt;&lt;keyword&gt;Humans&lt;/keyword&gt;&lt;keyword&gt;*Hypoglossal Nerve&lt;/keyword&gt;&lt;keyword&gt;Lung&lt;/keyword&gt;&lt;keyword&gt;Male&lt;/keyword&gt;&lt;keyword&gt;Middle Aged&lt;/keyword&gt;&lt;keyword&gt;Oxygen/blood&lt;/keyword&gt;&lt;keyword&gt;Pharyngeal Muscles/innervation/physiopathology&lt;/keyword&gt;&lt;keyword&gt;Polysomnography&lt;/keyword&gt;&lt;keyword&gt;Prospective Studies&lt;/keyword&gt;&lt;keyword&gt;Sleep Apnea, Obstructive/*therapy&lt;/keyword&gt;&lt;/keywords&gt;&lt;isbn&gt;0028-4793&lt;/isbn&gt;&lt;titles&gt;&lt;title&gt;Upper-airway stimulation for obstructive sleep apnea&lt;/title&gt;&lt;secondary-title&gt;N Engl J Med&lt;/secondary-title&gt;&lt;/titles&gt;&lt;pages&gt;139-49&lt;/pages&gt;&lt;number&gt;2&lt;/number&gt;&lt;contributors&gt;&lt;authors&gt;&lt;author&gt;Strollo, P. J., Jr.&lt;/author&gt;&lt;author&gt;Soose, R. J.&lt;/author&gt;&lt;author&gt;Maurer, J. T.&lt;/author&gt;&lt;author&gt;de Vries, N.&lt;/author&gt;&lt;author&gt;Cornelius, J.&lt;/author&gt;&lt;author&gt;Froymovich, O.&lt;/author&gt;&lt;author&gt;Hanson, R. D.&lt;/author&gt;&lt;author&gt;Padhya, T. A.&lt;/author&gt;&lt;author&gt;Steward, D. L.&lt;/author&gt;&lt;author&gt;Gillespie, M. B.&lt;/author&gt;&lt;author&gt;Woodson, B. T.&lt;/author&gt;&lt;author&gt;Van de Heyning, P. H.&lt;/author&gt;&lt;author&gt;Goetting, M. G.&lt;/author&gt;&lt;author&gt;Vanderveken, O. M.&lt;/author&gt;&lt;author&gt;Feldman, N.&lt;/author&gt;&lt;author&gt;Knaack, L.&lt;/author&gt;&lt;author&gt;Strohl, K. P.&lt;/author&gt;&lt;/authors&gt;&lt;/contributors&gt;&lt;language&gt;eng&lt;/language&gt;&lt;added-date format="utc"&gt;1700779177&lt;/added-date&gt;&lt;ref-type name="Journal Article"&gt;17&lt;/ref-type&gt;&lt;auth-address&gt;The authors&amp;apos; affiliations are listed in the Appendix.&lt;/auth-address&gt;&lt;remote-database-provider&gt;NLM&lt;/remote-database-provider&gt;&lt;rec-number&gt;919&lt;/rec-number&gt;&lt;last-updated-date format="utc"&gt;1700779177&lt;/last-updated-date&gt;&lt;accession-num&gt;24401051&lt;/accession-num&gt;&lt;electronic-resource-num&gt;10.1056/NEJMoa1308659&lt;/electronic-resource-num&gt;&lt;volume&gt;370&lt;/volume&gt;&lt;/record&gt;&lt;/Cite&gt;&lt;/EndNote&gt;</w:instrText>
      </w:r>
      <w:r w:rsidR="00B34224">
        <w:fldChar w:fldCharType="separate"/>
      </w:r>
      <w:r w:rsidR="00B34224">
        <w:rPr>
          <w:noProof/>
        </w:rPr>
        <w:t>(28)</w:t>
      </w:r>
      <w:r w:rsidR="00B34224">
        <w:fldChar w:fldCharType="end"/>
      </w:r>
      <w:r w:rsidR="00723D65">
        <w:t xml:space="preserve">. The </w:t>
      </w:r>
      <w:r>
        <w:t xml:space="preserve">remote activated </w:t>
      </w:r>
      <w:r w:rsidR="00723D65">
        <w:t>device senses ventilation and activates the tongue protrusion function.</w:t>
      </w:r>
      <w:r w:rsidR="004C3C43">
        <w:t xml:space="preserve"> Evidence for the use of hypoglossal nerve stimulation in children is sparse. It is unlikely that these devices will become as prominent as adenotonsillectomy but there may be cases where they are particularly useful. Studies on children with Down syndrome who had severe OSA and residual symptoms post-adenotonsillectomy </w:t>
      </w:r>
      <w:r w:rsidR="003171AF">
        <w:t xml:space="preserve">showed </w:t>
      </w:r>
      <w:r w:rsidR="004C3C43">
        <w:t>improved symptoms and</w:t>
      </w:r>
      <w:r w:rsidR="003171AF">
        <w:t xml:space="preserve"> that the devices</w:t>
      </w:r>
      <w:r w:rsidR="004C3C43">
        <w:t xml:space="preserve"> were well tolerated</w:t>
      </w:r>
      <w:r w:rsidR="00C56BE1">
        <w:fldChar w:fldCharType="begin">
          <w:fldData xml:space="preserve">PEVuZE5vdGU+PENpdGU+PEF1dGhvcj5DYWxvd2F5PC9BdXRob3I+PFllYXI+MjAyMDwvWWVhcj48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</w:fldData>
        </w:fldChar>
      </w:r>
      <w:r w:rsidR="00C56BE1">
        <w:instrText xml:space="preserve"> ADDIN EN.CITE </w:instrText>
      </w:r>
      <w:r w:rsidR="00C56BE1">
        <w:fldChar w:fldCharType="begin">
          <w:fldData xml:space="preserve">PEVuZE5vdGU+PENpdGU+PEF1dGhvcj5DYWxvd2F5PC9BdXRob3I+PFllYXI+MjAyMDwvWWVhcj48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</w:fldData>
        </w:fldChar>
      </w:r>
      <w:r w:rsidR="00C56BE1">
        <w:instrText xml:space="preserve"> ADDIN EN.CITE.DATA </w:instrText>
      </w:r>
      <w:r w:rsidR="00C56BE1">
        <w:fldChar w:fldCharType="end"/>
      </w:r>
      <w:r w:rsidR="00C56BE1">
        <w:fldChar w:fldCharType="separate"/>
      </w:r>
      <w:r w:rsidR="00C56BE1">
        <w:rPr>
          <w:noProof/>
        </w:rPr>
        <w:t>(29, 30)</w:t>
      </w:r>
      <w:r w:rsidR="00C56BE1">
        <w:fldChar w:fldCharType="end"/>
      </w:r>
      <w:r w:rsidR="004C3C43">
        <w:t xml:space="preserve">. </w:t>
      </w:r>
      <w:r w:rsidR="001B7D72">
        <w:t>These studies were done on children with Down syndrome as this population ha</w:t>
      </w:r>
      <w:r w:rsidR="000E699F">
        <w:t>ve</w:t>
      </w:r>
      <w:r w:rsidR="001B7D72">
        <w:t xml:space="preserve"> a higher incidence of OSA and posterior tongue collapse. These </w:t>
      </w:r>
      <w:r w:rsidR="00EB2F03">
        <w:t xml:space="preserve">studies showed the device </w:t>
      </w:r>
      <w:r w:rsidR="001B7D72">
        <w:t xml:space="preserve">produced enough tongue movement to relieve obstruction and had a good level </w:t>
      </w:r>
      <w:r w:rsidR="001B7D72">
        <w:lastRenderedPageBreak/>
        <w:t xml:space="preserve">of compliance. With further research, these implantable devices may become a useful tool in the management of OSA in certain patients with resistant severe OSA. </w:t>
      </w:r>
    </w:p>
    <w:p w14:paraId="6CDA36A3" w14:textId="34CCB579" w:rsidR="001B7D72" w:rsidRDefault="003736EE" w:rsidP="002059F6">
      <w:pPr>
        <w:spacing w:line="360" w:lineRule="auto"/>
        <w:ind w:firstLine="720"/>
      </w:pPr>
      <w:r>
        <w:t>Nasal expiratory positive airway pressure devices are an alternative potential treatment in those with symptoms after surgical treatment or</w:t>
      </w:r>
      <w:r w:rsidR="00333877">
        <w:t xml:space="preserve"> are</w:t>
      </w:r>
      <w:r>
        <w:t xml:space="preserve"> unable to tolerate CPAP</w:t>
      </w:r>
      <w:r w:rsidR="00C56BE1">
        <w:fldChar w:fldCharType="begin">
          <w:fldData xml:space="preserve">PEVuZE5vdGU+PENpdGU+PEF1dGhvcj5Kb25lcyBPZ3VoPC9BdXRob3I+PFllYXI+MjAyMDwvWWVh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</w:fldData>
        </w:fldChar>
      </w:r>
      <w:r w:rsidR="00C56BE1">
        <w:instrText xml:space="preserve"> ADDIN EN.CITE </w:instrText>
      </w:r>
      <w:r w:rsidR="00C56BE1">
        <w:fldChar w:fldCharType="begin">
          <w:fldData xml:space="preserve">PEVuZE5vdGU+PENpdGU+PEF1dGhvcj5Kb25lcyBPZ3VoPC9BdXRob3I+PFllYXI+MjAyMDwvWWVh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</w:fldData>
        </w:fldChar>
      </w:r>
      <w:r w:rsidR="00C56BE1">
        <w:instrText xml:space="preserve"> ADDIN EN.CITE.DATA </w:instrText>
      </w:r>
      <w:r w:rsidR="00C56BE1">
        <w:fldChar w:fldCharType="end"/>
      </w:r>
      <w:r w:rsidR="00C56BE1">
        <w:fldChar w:fldCharType="separate"/>
      </w:r>
      <w:r w:rsidR="00C56BE1">
        <w:rPr>
          <w:noProof/>
        </w:rPr>
        <w:t>(4)</w:t>
      </w:r>
      <w:r w:rsidR="00C56BE1">
        <w:fldChar w:fldCharType="end"/>
      </w:r>
      <w:r>
        <w:t>. These devices are place</w:t>
      </w:r>
      <w:r w:rsidR="000E699F">
        <w:t>d</w:t>
      </w:r>
      <w:r>
        <w:t xml:space="preserve"> just inside the nostril and consist of a </w:t>
      </w:r>
      <w:r w:rsidR="00333877">
        <w:t>one-way</w:t>
      </w:r>
      <w:r>
        <w:t xml:space="preserve"> valve which opens on inspiration and closes on expiration</w:t>
      </w:r>
      <w:r w:rsidR="00333877">
        <w:t xml:space="preserve">. </w:t>
      </w:r>
      <w:r w:rsidR="000E699F">
        <w:t>During</w:t>
      </w:r>
      <w:r w:rsidR="00333877">
        <w:t xml:space="preserve"> expiration the air is forced through small outlets,</w:t>
      </w:r>
      <w:r>
        <w:t xml:space="preserve"> increasing airway pressure</w:t>
      </w:r>
      <w:r w:rsidR="00333877">
        <w:t xml:space="preserve"> and</w:t>
      </w:r>
      <w:r>
        <w:t xml:space="preserve"> helping to keep the airways open until the next inhalation. The safety and efficacy of these devices has not been established for use in children but there is limited evidence that they may improve symptoms in OSA</w:t>
      </w:r>
      <w:r w:rsidR="00B85A04">
        <w:fldChar w:fldCharType="begin">
          <w:fldData xml:space="preserve">PEVuZE5vdGU+PENpdGU+PEF1dGhvcj5LdXJlc2hpPC9BdXRob3I+PFllYXI+MjAxNDwvWWVhcj48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</w:fldData>
        </w:fldChar>
      </w:r>
      <w:r w:rsidR="00B85A04">
        <w:instrText xml:space="preserve"> ADDIN EN.CITE </w:instrText>
      </w:r>
      <w:r w:rsidR="00B85A04">
        <w:fldChar w:fldCharType="begin">
          <w:fldData xml:space="preserve">PEVuZE5vdGU+PENpdGU+PEF1dGhvcj5LdXJlc2hpPC9BdXRob3I+PFllYXI+MjAxNDwvWWVhcj48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</w:fldData>
        </w:fldChar>
      </w:r>
      <w:r w:rsidR="00B85A04">
        <w:instrText xml:space="preserve"> ADDIN EN.CITE.DATA </w:instrText>
      </w:r>
      <w:r w:rsidR="00B85A04">
        <w:fldChar w:fldCharType="end"/>
      </w:r>
      <w:r w:rsidR="00B85A04">
        <w:fldChar w:fldCharType="separate"/>
      </w:r>
      <w:r w:rsidR="00B85A04">
        <w:rPr>
          <w:noProof/>
        </w:rPr>
        <w:t>(31)</w:t>
      </w:r>
      <w:r w:rsidR="00B85A04">
        <w:fldChar w:fldCharType="end"/>
      </w:r>
      <w:r>
        <w:t xml:space="preserve">. These devices are marketed as easy to use and travel friendly and so may have use in certain circumstances. </w:t>
      </w:r>
    </w:p>
    <w:p w14:paraId="32417EF1" w14:textId="7450BF35" w:rsidR="00B846DA" w:rsidRDefault="00C07D85" w:rsidP="002059F6">
      <w:pPr>
        <w:spacing w:line="360" w:lineRule="auto"/>
        <w:ind w:firstLine="720"/>
      </w:pPr>
      <w:r>
        <w:t>Orofacial myofunctional therapy consists of exercises to strengthen the muscles required for n</w:t>
      </w:r>
      <w:r w:rsidR="00EB2F03">
        <w:t xml:space="preserve">ormal </w:t>
      </w:r>
      <w:r>
        <w:t>breathing by increasing the tone and mobility of both oral and cervical structures</w:t>
      </w:r>
      <w:r w:rsidR="00F00CAD">
        <w:fldChar w:fldCharType="begin"/>
      </w:r>
      <w:r w:rsidR="00F00CAD">
        <w:instrText xml:space="preserve"> ADDIN EN.CITE &lt;EndNote&gt;&lt;Cite&gt;&lt;Author&gt;Guimarães&lt;/Author&gt;&lt;Year&gt;2009&lt;/Year&gt;&lt;IDText&gt;Effects of oropharyngeal exercises on patients with moderate obstructive sleep apnea syndrome&lt;/IDText&gt;&lt;DisplayText&gt;(32)&lt;/DisplayText&gt;&lt;record&gt;&lt;dates&gt;&lt;pub-dates&gt;&lt;date&gt;May 15&lt;/date&gt;&lt;/pub-dates&gt;&lt;year&gt;2009&lt;/year&gt;&lt;/dates&gt;&lt;keywords&gt;&lt;keyword&gt;Aged&lt;/keyword&gt;&lt;keyword&gt;Body Mass Index&lt;/keyword&gt;&lt;keyword&gt;Exercise Therapy/*methods&lt;/keyword&gt;&lt;keyword&gt;Female&lt;/keyword&gt;&lt;keyword&gt;Humans&lt;/keyword&gt;&lt;keyword&gt;Male&lt;/keyword&gt;&lt;keyword&gt;Middle Aged&lt;/keyword&gt;&lt;keyword&gt;Myofunctional Therapy/*methods&lt;/keyword&gt;&lt;keyword&gt;Polysomnography/methods&lt;/keyword&gt;&lt;keyword&gt;Sleep Apnea, Obstructive/physiopathology/*therapy&lt;/keyword&gt;&lt;keyword&gt;Snoring/etiology&lt;/keyword&gt;&lt;keyword&gt;Treatment Outcome&lt;/keyword&gt;&lt;/keywords&gt;&lt;isbn&gt;1073-449x&lt;/isbn&gt;&lt;titles&gt;&lt;title&gt;Effects of oropharyngeal exercises on patients with moderate obstructive sleep apnea syndrome&lt;/title&gt;&lt;secondary-title&gt;Am J Respir Crit Care Med&lt;/secondary-title&gt;&lt;/titles&gt;&lt;pages&gt;962-6&lt;/pages&gt;&lt;number&gt;10&lt;/number&gt;&lt;contributors&gt;&lt;authors&gt;&lt;author&gt;Guimarães, K. C.&lt;/author&gt;&lt;author&gt;Drager, L. F.&lt;/author&gt;&lt;author&gt;Genta, P. R.&lt;/author&gt;&lt;author&gt;Marcondes, B. F.&lt;/author&gt;&lt;author&gt;Lorenzi-Filho, G.&lt;/author&gt;&lt;/authors&gt;&lt;/contributors&gt;&lt;edition&gt;20090220&lt;/edition&gt;&lt;language&gt;eng&lt;/language&gt;&lt;added-date format="utc"&gt;1700780106&lt;/added-date&gt;&lt;ref-type name="Journal Article"&gt;17&lt;/ref-type&gt;&lt;auth-address&gt;Sleep Laboratory, Pulmonary Division, Heart Institute (InCor), University of São Paulo Medical School, Av Dr Enéas Carvalho de Aguiar, 44, CEP 05403-904, São Paulo, Brazil.&lt;/auth-address&gt;&lt;remote-database-provider&gt;NLM&lt;/remote-database-provider&gt;&lt;rec-number&gt;924&lt;/rec-number&gt;&lt;last-updated-date format="utc"&gt;1700780106&lt;/last-updated-date&gt;&lt;accession-num&gt;19234106&lt;/accession-num&gt;&lt;electronic-resource-num&gt;10.1164/rccm.200806-981OC&lt;/electronic-resource-num&gt;&lt;volume&gt;179&lt;/volume&gt;&lt;/record&gt;&lt;/Cite&gt;&lt;/EndNote&gt;</w:instrText>
      </w:r>
      <w:r w:rsidR="00F00CAD">
        <w:fldChar w:fldCharType="separate"/>
      </w:r>
      <w:r w:rsidR="00F00CAD">
        <w:rPr>
          <w:noProof/>
        </w:rPr>
        <w:t>(32)</w:t>
      </w:r>
      <w:r w:rsidR="00F00CAD">
        <w:fldChar w:fldCharType="end"/>
      </w:r>
      <w:r>
        <w:t>. While positive outcomes have been shown in adults, there is limited evidence for its use in children</w:t>
      </w:r>
      <w:r w:rsidR="00F00CAD">
        <w:fldChar w:fldCharType="begin"/>
      </w:r>
      <w:r w:rsidR="00F00CAD">
        <w:instrText xml:space="preserve"> ADDIN EN.CITE &lt;EndNote&gt;&lt;Cite&gt;&lt;Author&gt;Villa&lt;/Author&gt;&lt;Year&gt;2017&lt;/Year&gt;&lt;IDText&gt;Can myofunctional therapy increase tongue tone and reduce symptoms in children with sleep-disordered breathing?&lt;/IDText&gt;&lt;DisplayText&gt;(33)&lt;/DisplayText&gt;&lt;record&gt;&lt;dates&gt;&lt;pub-dates&gt;&lt;date&gt;Dec&lt;/date&gt;&lt;/pub-dates&gt;&lt;year&gt;2017&lt;/year&gt;&lt;/dates&gt;&lt;keywords&gt;&lt;keyword&gt;Child&lt;/keyword&gt;&lt;keyword&gt;Female&lt;/keyword&gt;&lt;keyword&gt;Humans&lt;/keyword&gt;&lt;keyword&gt;Italy&lt;/keyword&gt;&lt;keyword&gt;Male&lt;/keyword&gt;&lt;keyword&gt;*Myofunctional Therapy&lt;/keyword&gt;&lt;keyword&gt;Sleep Apnea, Obstructive/*physiopathology/prevention &amp;amp; control/*therapy&lt;/keyword&gt;&lt;keyword&gt;Tongue/*physiology&lt;/keyword&gt;&lt;keyword&gt;Children&lt;/keyword&gt;&lt;keyword&gt;Myofunctional therapy&lt;/keyword&gt;&lt;keyword&gt;Obstructive sleep apnea&lt;/keyword&gt;&lt;keyword&gt;Oropharyngeal exercises&lt;/keyword&gt;&lt;/keywords&gt;&lt;isbn&gt;1520-9512&lt;/isbn&gt;&lt;titles&gt;&lt;title&gt;Can myofunctional therapy increase tongue tone and reduce symptoms in children with sleep-disordered breathing?&lt;/title&gt;&lt;secondary-title&gt;Sleep Breath&lt;/secondary-title&gt;&lt;/titles&gt;&lt;pages&gt;1025-1032&lt;/pages&gt;&lt;number&gt;4&lt;/number&gt;&lt;contributors&gt;&lt;authors&gt;&lt;author&gt;Villa, M. P.&lt;/author&gt;&lt;author&gt;Evangelisti, M.&lt;/author&gt;&lt;author&gt;Martella, S.&lt;/author&gt;&lt;author&gt;Barreto, M.&lt;/author&gt;&lt;author&gt;Del Pozzo, M.&lt;/author&gt;&lt;/authors&gt;&lt;/contributors&gt;&lt;edition&gt;20170318&lt;/edition&gt;&lt;language&gt;eng&lt;/language&gt;&lt;added-date format="utc"&gt;1700780058&lt;/added-date&gt;&lt;ref-type name="Journal Article"&gt;17&lt;/ref-type&gt;&lt;auth-address&gt;Pediatric Unit Sant&amp;apos;Andrea Hospital, NESMOS Department, Faculty of Medicine and Psychology, &amp;quot;Sapienza&amp;quot; University, Rome, Italy. mariapia.villa@uniroma1.it.&amp;#xD;Pediatric Unit Sant&amp;apos;Andrea Hospital, NESMOS Department, Faculty of Medicine and Psychology, &amp;quot;Sapienza&amp;quot; University, Rome, Italy.&lt;/auth-address&gt;&lt;remote-database-provider&gt;NLM&lt;/remote-database-provider&gt;&lt;rec-number&gt;923&lt;/rec-number&gt;&lt;last-updated-date format="utc"&gt;1700780058&lt;/last-updated-date&gt;&lt;accession-num&gt;28315149&lt;/accession-num&gt;&lt;electronic-resource-num&gt;10.1007/s11325-017-1489-2&lt;/electronic-resource-num&gt;&lt;volume&gt;21&lt;/volume&gt;&lt;/record&gt;&lt;/Cite&gt;&lt;/EndNote&gt;</w:instrText>
      </w:r>
      <w:r w:rsidR="00F00CAD">
        <w:fldChar w:fldCharType="separate"/>
      </w:r>
      <w:r w:rsidR="00F00CAD">
        <w:rPr>
          <w:noProof/>
        </w:rPr>
        <w:t>(33)</w:t>
      </w:r>
      <w:r w:rsidR="00F00CAD">
        <w:fldChar w:fldCharType="end"/>
      </w:r>
      <w:r>
        <w:t>. This could be</w:t>
      </w:r>
      <w:r w:rsidR="000E699F">
        <w:t>come</w:t>
      </w:r>
      <w:r>
        <w:t xml:space="preserve"> </w:t>
      </w:r>
      <w:r w:rsidR="00333877">
        <w:t xml:space="preserve">a </w:t>
      </w:r>
      <w:r>
        <w:t xml:space="preserve">non-invasive adjunct for the treatment of OSA. </w:t>
      </w:r>
    </w:p>
    <w:p w14:paraId="0FEDAEEE" w14:textId="77777777" w:rsidR="00B846DA" w:rsidRPr="00451A11" w:rsidRDefault="00B846DA" w:rsidP="002059F6">
      <w:pPr>
        <w:spacing w:line="360" w:lineRule="auto"/>
      </w:pPr>
    </w:p>
    <w:p w14:paraId="31D3ABDD" w14:textId="32994151" w:rsidR="00695CB8" w:rsidRPr="00D92AD2" w:rsidRDefault="00695CB8" w:rsidP="002059F6">
      <w:pPr>
        <w:spacing w:line="360" w:lineRule="auto"/>
        <w:rPr>
          <w:b/>
          <w:bCs/>
        </w:rPr>
      </w:pPr>
      <w:r w:rsidRPr="00D92AD2">
        <w:rPr>
          <w:b/>
          <w:bCs/>
        </w:rPr>
        <w:t>Conclusion</w:t>
      </w:r>
    </w:p>
    <w:p w14:paraId="078B4E8F" w14:textId="659C045F" w:rsidR="00695CB8" w:rsidRPr="00451A11" w:rsidRDefault="00695CB8" w:rsidP="002059F6">
      <w:pPr>
        <w:spacing w:line="360" w:lineRule="auto"/>
        <w:ind w:firstLine="720"/>
      </w:pPr>
      <w:r w:rsidRPr="00451A11">
        <w:t xml:space="preserve">OSA has a range of different causes and treatment options available. Although adenotonsillectomy is the mainstay of treatment and is likely to remain as such, there is ongoing research and new technologies which could advance the treatment of OSA, particularly in those cases that have been resistant to treatment with surgery or have other comorbidities such as obesity. Future treatment and management will have to look at how best to tackle these shifts in epidemiology while ensuring the efficacy and safety of future technologies for the management of OSA in children. </w:t>
      </w:r>
    </w:p>
    <w:p w14:paraId="47D439F0" w14:textId="77777777" w:rsidR="00FD5FC4" w:rsidRDefault="00FD5FC4"/>
    <w:p w14:paraId="09111F8B" w14:textId="53821FB0" w:rsidR="00A11FAF" w:rsidRPr="00A11FAF" w:rsidRDefault="00A11FAF">
      <w:pPr>
        <w:rPr>
          <w:b/>
          <w:bCs/>
        </w:rPr>
      </w:pPr>
      <w:r w:rsidRPr="00A11FAF">
        <w:rPr>
          <w:b/>
          <w:bCs/>
        </w:rPr>
        <w:t>References</w:t>
      </w:r>
    </w:p>
    <w:p w14:paraId="5DF1F970" w14:textId="77777777" w:rsidR="002059F6" w:rsidRPr="002059F6" w:rsidRDefault="00FD5FC4" w:rsidP="002059F6">
      <w:pPr>
        <w:pStyle w:val="EndNoteBibliography"/>
        <w:spacing w:after="0"/>
      </w:pPr>
      <w:r>
        <w:fldChar w:fldCharType="begin"/>
      </w:r>
      <w:r>
        <w:instrText xml:space="preserve"> ADDIN EN.REFLIST </w:instrText>
      </w:r>
      <w:r>
        <w:fldChar w:fldCharType="separate"/>
      </w:r>
      <w:r w:rsidR="002059F6" w:rsidRPr="002059F6">
        <w:t>1.</w:t>
      </w:r>
      <w:r w:rsidR="002059F6" w:rsidRPr="002059F6">
        <w:tab/>
        <w:t>Marcus CL, Brooks LJ, Draper KA, Gozal D, Halbower AC, Jones J, et al. Diagnosis and management of childhood obstructive sleep apnea syndrome. Pediatrics. 2012;130(3):e714-55.</w:t>
      </w:r>
    </w:p>
    <w:p w14:paraId="5A352AFD" w14:textId="77777777" w:rsidR="002059F6" w:rsidRPr="002059F6" w:rsidRDefault="002059F6" w:rsidP="002059F6">
      <w:pPr>
        <w:pStyle w:val="EndNoteBibliography"/>
        <w:spacing w:after="0"/>
      </w:pPr>
      <w:r w:rsidRPr="002059F6">
        <w:t>2.</w:t>
      </w:r>
      <w:r w:rsidRPr="002059F6">
        <w:tab/>
        <w:t>Marcus CL, Moore RH, Rosen CL, Giordani B, Garetz SL, Taylor HG, et al. A randomized trial of adenotonsillectomy for childhood sleep apnea. N Engl J Med. 2013;368(25):2366-76.</w:t>
      </w:r>
    </w:p>
    <w:p w14:paraId="70605C01" w14:textId="77777777" w:rsidR="002059F6" w:rsidRPr="002059F6" w:rsidRDefault="002059F6" w:rsidP="002059F6">
      <w:pPr>
        <w:pStyle w:val="EndNoteBibliography"/>
        <w:spacing w:after="0"/>
      </w:pPr>
      <w:r w:rsidRPr="002059F6">
        <w:t>3.</w:t>
      </w:r>
      <w:r w:rsidRPr="002059F6">
        <w:tab/>
        <w:t>Bitners AC, Arens R. Evaluation and Management of Children with Obstructive Sleep Apnea Syndrome. Lung. 2020;198(2):257-70.</w:t>
      </w:r>
    </w:p>
    <w:p w14:paraId="2FEBE3BE" w14:textId="77777777" w:rsidR="002059F6" w:rsidRPr="002059F6" w:rsidRDefault="002059F6" w:rsidP="002059F6">
      <w:pPr>
        <w:pStyle w:val="EndNoteBibliography"/>
        <w:spacing w:after="0"/>
      </w:pPr>
      <w:r w:rsidRPr="002059F6">
        <w:t>4.</w:t>
      </w:r>
      <w:r w:rsidRPr="002059F6">
        <w:tab/>
        <w:t>Jones Oguh S, Elden L, Swanson J, Tapia I, Subramanyam R. New treatments for obstructive sleep apnea in children. Paediatr Anaesth. 2020;30(3):232-40.</w:t>
      </w:r>
    </w:p>
    <w:p w14:paraId="3CE39625" w14:textId="77777777" w:rsidR="002059F6" w:rsidRPr="002059F6" w:rsidRDefault="002059F6" w:rsidP="002059F6">
      <w:pPr>
        <w:pStyle w:val="EndNoteBibliography"/>
        <w:spacing w:after="0"/>
      </w:pPr>
      <w:r w:rsidRPr="002059F6">
        <w:t>5.</w:t>
      </w:r>
      <w:r w:rsidRPr="002059F6">
        <w:tab/>
        <w:t>Richardson MA, Seid AB, Cotton RT, Benton C, Kramer M. Evaluation of tonsils and adenoids in Sleep Apnea syndrome. Laryngoscope. 1980;90(7 Pt 1):1106-10.</w:t>
      </w:r>
    </w:p>
    <w:p w14:paraId="678F9138" w14:textId="77777777" w:rsidR="002059F6" w:rsidRPr="002059F6" w:rsidRDefault="002059F6" w:rsidP="002059F6">
      <w:pPr>
        <w:pStyle w:val="EndNoteBibliography"/>
        <w:spacing w:after="0"/>
      </w:pPr>
      <w:r w:rsidRPr="002059F6">
        <w:lastRenderedPageBreak/>
        <w:t>6.</w:t>
      </w:r>
      <w:r w:rsidRPr="002059F6">
        <w:tab/>
        <w:t>Bhattacharya K. Takuo Aoyagi-a Tribute to the Brain Behind Pulse Oximetry. Indian J Surg. 2020;82(6):1332-3.</w:t>
      </w:r>
    </w:p>
    <w:p w14:paraId="171B635D" w14:textId="77777777" w:rsidR="002059F6" w:rsidRPr="002059F6" w:rsidRDefault="002059F6" w:rsidP="002059F6">
      <w:pPr>
        <w:pStyle w:val="EndNoteBibliography"/>
        <w:spacing w:after="0"/>
      </w:pPr>
      <w:r w:rsidRPr="002059F6">
        <w:t>7.</w:t>
      </w:r>
      <w:r w:rsidRPr="002059F6">
        <w:tab/>
        <w:t>Noonan JA. Reversible Cor Pulmonale Due to Hypertrophied Tonsils and Adenoids. Circulation. 1965;32:164.</w:t>
      </w:r>
    </w:p>
    <w:p w14:paraId="73BE843A" w14:textId="77777777" w:rsidR="002059F6" w:rsidRPr="002059F6" w:rsidRDefault="002059F6" w:rsidP="002059F6">
      <w:pPr>
        <w:pStyle w:val="EndNoteBibliography"/>
        <w:spacing w:after="0"/>
      </w:pPr>
      <w:r w:rsidRPr="002059F6">
        <w:t>8.</w:t>
      </w:r>
      <w:r w:rsidRPr="002059F6">
        <w:tab/>
        <w:t>Menashe UDea. Hyperventilation and Cor Pulmonale Due to Chronic Airway Obstruction. J Pediatr. 1965;67:198-263.</w:t>
      </w:r>
    </w:p>
    <w:p w14:paraId="6A2CCA9A" w14:textId="77777777" w:rsidR="002059F6" w:rsidRPr="002059F6" w:rsidRDefault="002059F6" w:rsidP="002059F6">
      <w:pPr>
        <w:pStyle w:val="EndNoteBibliography"/>
        <w:spacing w:after="0"/>
      </w:pPr>
      <w:r w:rsidRPr="002059F6">
        <w:t>9.</w:t>
      </w:r>
      <w:r w:rsidRPr="002059F6">
        <w:tab/>
        <w:t>Thongyam A, Marcus CL, Lockman JL, Cornaglia MA, Caroff A, Gallagher PR, et al. Predictors of perioperative complications in higher risk children after adenotonsillectomy for obstructive sleep apnea: a prospective study. Otolaryngol Head Neck Surg. 2014;151(6):1046-54.</w:t>
      </w:r>
    </w:p>
    <w:p w14:paraId="5C7C43FF" w14:textId="77777777" w:rsidR="002059F6" w:rsidRPr="002059F6" w:rsidRDefault="002059F6" w:rsidP="002059F6">
      <w:pPr>
        <w:pStyle w:val="EndNoteBibliography"/>
        <w:spacing w:after="0"/>
      </w:pPr>
      <w:r w:rsidRPr="002059F6">
        <w:t>10.</w:t>
      </w:r>
      <w:r w:rsidRPr="002059F6">
        <w:tab/>
        <w:t>Parikh SR, Archer S, Ishman SL, Mitchell RB. Why Is There No Statement Regarding Partial Intracapsular Tonsillectomy (Tonsillotomy) in the New Guidelines? Otolaryngol Head Neck Surg. 2019;160(2):213-4.</w:t>
      </w:r>
    </w:p>
    <w:p w14:paraId="6C9FDC1F" w14:textId="77777777" w:rsidR="002059F6" w:rsidRPr="002059F6" w:rsidRDefault="002059F6" w:rsidP="002059F6">
      <w:pPr>
        <w:pStyle w:val="EndNoteBibliography"/>
        <w:spacing w:after="0"/>
      </w:pPr>
      <w:r w:rsidRPr="002059F6">
        <w:t>11.</w:t>
      </w:r>
      <w:r w:rsidRPr="002059F6">
        <w:tab/>
        <w:t>Pirelli P, Saponara M, Guilleminault C. Rapid maxillary expansion in children with obstructive sleep apnea syndrome. Sleep. 2004;27(4):761-6.</w:t>
      </w:r>
    </w:p>
    <w:p w14:paraId="35B097C6" w14:textId="77777777" w:rsidR="002059F6" w:rsidRPr="002059F6" w:rsidRDefault="002059F6" w:rsidP="002059F6">
      <w:pPr>
        <w:pStyle w:val="EndNoteBibliography"/>
        <w:spacing w:after="0"/>
      </w:pPr>
      <w:r w:rsidRPr="002059F6">
        <w:t>12.</w:t>
      </w:r>
      <w:r w:rsidRPr="002059F6">
        <w:tab/>
        <w:t>Jourdy D. Inferior turbinate reduction. Operative Techniques in Otolaryngology - Head and Neck Surgery. 2014;25(2):160-70.</w:t>
      </w:r>
    </w:p>
    <w:p w14:paraId="785CDB2C" w14:textId="77777777" w:rsidR="002059F6" w:rsidRPr="002059F6" w:rsidRDefault="002059F6" w:rsidP="002059F6">
      <w:pPr>
        <w:pStyle w:val="EndNoteBibliography"/>
        <w:spacing w:after="0"/>
      </w:pPr>
      <w:r w:rsidRPr="002059F6">
        <w:t>13.</w:t>
      </w:r>
      <w:r w:rsidRPr="002059F6">
        <w:tab/>
        <w:t>Parmar A, Baker A, Narang I. Positive airway pressure in pediatric obstructive sleep apnea. Paediatr Respir Rev. 2019;31:43-51.</w:t>
      </w:r>
    </w:p>
    <w:p w14:paraId="600D9FE1" w14:textId="77777777" w:rsidR="002059F6" w:rsidRPr="002059F6" w:rsidRDefault="002059F6" w:rsidP="002059F6">
      <w:pPr>
        <w:pStyle w:val="EndNoteBibliography"/>
        <w:spacing w:after="0"/>
      </w:pPr>
      <w:r w:rsidRPr="002059F6">
        <w:t>14.</w:t>
      </w:r>
      <w:r w:rsidRPr="002059F6">
        <w:tab/>
        <w:t>Liming BJ, Ryan M, Mack D, Ahmad I, Camacho M. Montelukast and Nasal Corticosteroids to Treat Pediatric Obstructive Sleep Apnea: A Systematic Review and Meta-analysis. Otolaryngol Head Neck Surg. 2019;160(4):594-602.</w:t>
      </w:r>
    </w:p>
    <w:p w14:paraId="2D6ECBAD" w14:textId="77777777" w:rsidR="002059F6" w:rsidRPr="002059F6" w:rsidRDefault="002059F6" w:rsidP="002059F6">
      <w:pPr>
        <w:pStyle w:val="EndNoteBibliography"/>
        <w:spacing w:after="0"/>
      </w:pPr>
      <w:r w:rsidRPr="002059F6">
        <w:t>15.</w:t>
      </w:r>
      <w:r w:rsidRPr="002059F6">
        <w:tab/>
        <w:t>Kheirandish-Gozal L, Bhattacharjee R, Bandla HPR, Gozal D. Antiinflammatory therapy outcomes for mild OSA in children. Chest. 2014;146(1):88-95.</w:t>
      </w:r>
    </w:p>
    <w:p w14:paraId="23D72122" w14:textId="77777777" w:rsidR="002059F6" w:rsidRPr="002059F6" w:rsidRDefault="002059F6" w:rsidP="002059F6">
      <w:pPr>
        <w:pStyle w:val="EndNoteBibliography"/>
        <w:spacing w:after="0"/>
      </w:pPr>
      <w:r w:rsidRPr="002059F6">
        <w:t>16.</w:t>
      </w:r>
      <w:r w:rsidRPr="002059F6">
        <w:tab/>
        <w:t>Patel AP, Meghji S, Phillips JS. Accuracy of clinical scoring tools for the diagnosis of pediatric obstructive sleep apnea. Laryngoscope. 2020;130(4):1034-43.</w:t>
      </w:r>
    </w:p>
    <w:p w14:paraId="63474B05" w14:textId="77777777" w:rsidR="002059F6" w:rsidRPr="002059F6" w:rsidRDefault="002059F6" w:rsidP="002059F6">
      <w:pPr>
        <w:pStyle w:val="EndNoteBibliography"/>
        <w:spacing w:after="0"/>
      </w:pPr>
      <w:r w:rsidRPr="002059F6">
        <w:t>17.</w:t>
      </w:r>
      <w:r w:rsidRPr="002059F6">
        <w:tab/>
        <w:t>Kapur VK, Auckley DH, Chowdhuri S, Kuhlmann DC, Mehra R, Ramar K, et al. Clinical Practice Guideline for Diagnostic Testing for Adult Obstructive Sleep Apnea: An American Academy of Sleep Medicine Clinical Practice Guideline. J Clin Sleep Med. 2017;13(3):479-504.</w:t>
      </w:r>
    </w:p>
    <w:p w14:paraId="01F10AFF" w14:textId="77777777" w:rsidR="002059F6" w:rsidRPr="002059F6" w:rsidRDefault="002059F6" w:rsidP="002059F6">
      <w:pPr>
        <w:pStyle w:val="EndNoteBibliography"/>
        <w:spacing w:after="0"/>
      </w:pPr>
      <w:r w:rsidRPr="002059F6">
        <w:t>18.</w:t>
      </w:r>
      <w:r w:rsidRPr="002059F6">
        <w:tab/>
        <w:t>Kirk V, Baughn J, D'Andrea L, Friedman N, Galion A, Garetz S, et al. American Academy of Sleep Medicine Position Paper for the Use of a Home Sleep Apnea Test for the Diagnosis of OSA in Children. J Clin Sleep Med. 2017;13(10):1199-203.</w:t>
      </w:r>
    </w:p>
    <w:p w14:paraId="76B23993" w14:textId="77777777" w:rsidR="002059F6" w:rsidRPr="002059F6" w:rsidRDefault="002059F6" w:rsidP="002059F6">
      <w:pPr>
        <w:pStyle w:val="EndNoteBibliography"/>
        <w:spacing w:after="0"/>
      </w:pPr>
      <w:r w:rsidRPr="002059F6">
        <w:t>19.</w:t>
      </w:r>
      <w:r w:rsidRPr="002059F6">
        <w:tab/>
        <w:t>Commission CQ. Digital Care Assistant 2022 [updated 26 April 2022. Available from: Digital care assistant - Care Quality Commission (cqc.org.uk).</w:t>
      </w:r>
    </w:p>
    <w:p w14:paraId="39D02951" w14:textId="77777777" w:rsidR="002059F6" w:rsidRPr="002059F6" w:rsidRDefault="002059F6" w:rsidP="002059F6">
      <w:pPr>
        <w:pStyle w:val="EndNoteBibliography"/>
        <w:spacing w:after="0"/>
      </w:pPr>
      <w:r w:rsidRPr="002059F6">
        <w:t>20.</w:t>
      </w:r>
      <w:r w:rsidRPr="002059F6">
        <w:tab/>
        <w:t>Xu H, Ebrahim MP, Hasan K, Heydari F, Howley P, Yuce MR. Accurate Heart Rate and Respiration Rate Detection Based on a Higher-Order Harmonics Peak Selection Method Using Radar Non-Contact Sensors. Sensors (Basel). 2021;22(1).</w:t>
      </w:r>
    </w:p>
    <w:p w14:paraId="45DC3E64" w14:textId="77777777" w:rsidR="002059F6" w:rsidRPr="002059F6" w:rsidRDefault="002059F6" w:rsidP="002059F6">
      <w:pPr>
        <w:pStyle w:val="EndNoteBibliography"/>
        <w:spacing w:after="0"/>
      </w:pPr>
      <w:r w:rsidRPr="002059F6">
        <w:t>21.</w:t>
      </w:r>
      <w:r w:rsidRPr="002059F6">
        <w:tab/>
        <w:t>He S, Peddireddy NS, Smith DF, Duggins AL, Heubi C, Shott SR, et al. Outcomes of Drug-Induced Sleep Endoscopy-Directed Surgery for Pediatric Obstructive Sleep Apnea. Otolaryngol Head Neck Surg. 2018;158(3):559-65.</w:t>
      </w:r>
    </w:p>
    <w:p w14:paraId="316AB7A2" w14:textId="77777777" w:rsidR="002059F6" w:rsidRPr="002059F6" w:rsidRDefault="002059F6" w:rsidP="002059F6">
      <w:pPr>
        <w:pStyle w:val="EndNoteBibliography"/>
        <w:spacing w:after="0"/>
      </w:pPr>
      <w:r w:rsidRPr="002059F6">
        <w:t>22.</w:t>
      </w:r>
      <w:r w:rsidRPr="002059F6">
        <w:tab/>
        <w:t>Šujanská A, Ďurdík P, Rabasco J, Vitelli O, Pietropaoli N, Villa MP. SURGICAL AND NON-SURGICAL THERAPY OF OBSTRUCTIVE SLEEP APNEA SYNDROME IN CHILDREN. Acta Medica (Hradec Kralove). 2014;57(4):135-41.</w:t>
      </w:r>
    </w:p>
    <w:p w14:paraId="161B2B93" w14:textId="77777777" w:rsidR="002059F6" w:rsidRPr="002059F6" w:rsidRDefault="002059F6" w:rsidP="002059F6">
      <w:pPr>
        <w:pStyle w:val="EndNoteBibliography"/>
        <w:spacing w:after="0"/>
      </w:pPr>
      <w:r w:rsidRPr="002059F6">
        <w:t>23.</w:t>
      </w:r>
      <w:r w:rsidRPr="002059F6">
        <w:tab/>
        <w:t>Arens R, Sin S, Nandalike K, Rieder J, Khan UI, Freeman K, et al. Upper airway structure and body fat composition in obese children with obstructive sleep apnea syndrome. Am J Respir Crit Care Med. 2011;183(6):782-7.</w:t>
      </w:r>
    </w:p>
    <w:p w14:paraId="1FB7E4AD" w14:textId="77777777" w:rsidR="002059F6" w:rsidRPr="002059F6" w:rsidRDefault="002059F6" w:rsidP="002059F6">
      <w:pPr>
        <w:pStyle w:val="EndNoteBibliography"/>
        <w:spacing w:after="0"/>
      </w:pPr>
      <w:r w:rsidRPr="002059F6">
        <w:t>24.</w:t>
      </w:r>
      <w:r w:rsidRPr="002059F6">
        <w:tab/>
        <w:t>Andersen IG, Holm JC, Homøe P. Obstructive sleep apnea in obese children and adolescents, treatment methods and outcome of treatment - A systematic review. Int J Pediatr Otorhinolaryngol. 2016;87:190-7.</w:t>
      </w:r>
    </w:p>
    <w:p w14:paraId="7141A0E4" w14:textId="77777777" w:rsidR="002059F6" w:rsidRPr="002059F6" w:rsidRDefault="002059F6" w:rsidP="002059F6">
      <w:pPr>
        <w:pStyle w:val="EndNoteBibliography"/>
        <w:spacing w:after="0"/>
      </w:pPr>
      <w:r w:rsidRPr="002059F6">
        <w:t>25.</w:t>
      </w:r>
      <w:r w:rsidRPr="002059F6">
        <w:tab/>
        <w:t>Imanguli M, Ulualp SO. Risk factors for residual obstructive sleep apnea after adenotonsillectomy in children. Laryngoscope. 2016;126(11):2624-9.</w:t>
      </w:r>
    </w:p>
    <w:p w14:paraId="56180199" w14:textId="77777777" w:rsidR="002059F6" w:rsidRPr="002059F6" w:rsidRDefault="002059F6" w:rsidP="002059F6">
      <w:pPr>
        <w:pStyle w:val="EndNoteBibliography"/>
        <w:spacing w:after="0"/>
      </w:pPr>
      <w:r w:rsidRPr="002059F6">
        <w:lastRenderedPageBreak/>
        <w:t>26.</w:t>
      </w:r>
      <w:r w:rsidRPr="002059F6">
        <w:tab/>
        <w:t>Uong EC, Epperson M, Bathon SA, Jeffe DB. Adherence to nasal positive airway pressure therapy among school-aged children and adolescents with obstructive sleep apnea syndrome. Pediatrics. 2007;120(5):e1203-11.</w:t>
      </w:r>
    </w:p>
    <w:p w14:paraId="719E160C" w14:textId="77777777" w:rsidR="002059F6" w:rsidRPr="002059F6" w:rsidRDefault="002059F6" w:rsidP="002059F6">
      <w:pPr>
        <w:pStyle w:val="EndNoteBibliography"/>
        <w:spacing w:after="0"/>
      </w:pPr>
      <w:r w:rsidRPr="002059F6">
        <w:t>27.</w:t>
      </w:r>
      <w:r w:rsidRPr="002059F6">
        <w:tab/>
        <w:t>Scheffler P, Wolter NE, Narang I, Amin R, Holler T, Ishman SL, et al. Surgery for Obstructive Sleep Apnea in Obese Children: Literature Review and Meta-analysis. Otolaryngol Head Neck Surg. 2019;160(6):985-92.</w:t>
      </w:r>
    </w:p>
    <w:p w14:paraId="78279C79" w14:textId="77777777" w:rsidR="002059F6" w:rsidRPr="002059F6" w:rsidRDefault="002059F6" w:rsidP="002059F6">
      <w:pPr>
        <w:pStyle w:val="EndNoteBibliography"/>
        <w:spacing w:after="0"/>
      </w:pPr>
      <w:r w:rsidRPr="002059F6">
        <w:t>28.</w:t>
      </w:r>
      <w:r w:rsidRPr="002059F6">
        <w:tab/>
        <w:t>Strollo PJ, Jr., Soose RJ, Maurer JT, de Vries N, Cornelius J, Froymovich O, et al. Upper-airway stimulation for obstructive sleep apnea. N Engl J Med. 2014;370(2):139-49.</w:t>
      </w:r>
    </w:p>
    <w:p w14:paraId="0F2A3DD8" w14:textId="77777777" w:rsidR="002059F6" w:rsidRPr="002059F6" w:rsidRDefault="002059F6" w:rsidP="002059F6">
      <w:pPr>
        <w:pStyle w:val="EndNoteBibliography"/>
        <w:spacing w:after="0"/>
      </w:pPr>
      <w:r w:rsidRPr="002059F6">
        <w:t>29.</w:t>
      </w:r>
      <w:r w:rsidRPr="002059F6">
        <w:tab/>
        <w:t>Caloway CL, Diercks GR, Keamy D, de Guzman V, Soose R, Raol N, et al. Update on hypoglossal nerve stimulation in children with down syndrome and obstructive sleep apnea. Laryngoscope. 2020;130(4):E263-e7.</w:t>
      </w:r>
    </w:p>
    <w:p w14:paraId="1DF8081D" w14:textId="77777777" w:rsidR="002059F6" w:rsidRPr="002059F6" w:rsidRDefault="002059F6" w:rsidP="002059F6">
      <w:pPr>
        <w:pStyle w:val="EndNoteBibliography"/>
        <w:spacing w:after="0"/>
      </w:pPr>
      <w:r w:rsidRPr="002059F6">
        <w:t>30.</w:t>
      </w:r>
      <w:r w:rsidRPr="002059F6">
        <w:tab/>
        <w:t>Diercks GR, Wentland C, Keamy D, Kinane TB, Skotko B, de Guzman V, et al. Hypoglossal Nerve Stimulation in Adolescents With Down Syndrome and Obstructive Sleep Apnea. JAMA Otolaryngol Head Neck Surg. 2018;144(1):37-42.</w:t>
      </w:r>
    </w:p>
    <w:p w14:paraId="30765B4B" w14:textId="77777777" w:rsidR="002059F6" w:rsidRPr="002059F6" w:rsidRDefault="002059F6" w:rsidP="002059F6">
      <w:pPr>
        <w:pStyle w:val="EndNoteBibliography"/>
        <w:spacing w:after="0"/>
      </w:pPr>
      <w:r w:rsidRPr="002059F6">
        <w:t>31.</w:t>
      </w:r>
      <w:r w:rsidRPr="002059F6">
        <w:tab/>
        <w:t>Kureshi SA, Gallagher PR, McDonough JM, Cornaglia MA, Maggs J, Samuel J, et al. Pilot study of nasal expiratory positive airway pressure devices for the treatment of childhood obstructive sleep apnea syndrome. J Clin Sleep Med. 2014;10(6):663-9.</w:t>
      </w:r>
    </w:p>
    <w:p w14:paraId="35E67A54" w14:textId="77777777" w:rsidR="002059F6" w:rsidRPr="002059F6" w:rsidRDefault="002059F6" w:rsidP="002059F6">
      <w:pPr>
        <w:pStyle w:val="EndNoteBibliography"/>
        <w:spacing w:after="0"/>
      </w:pPr>
      <w:r w:rsidRPr="002059F6">
        <w:t>32.</w:t>
      </w:r>
      <w:r w:rsidRPr="002059F6">
        <w:tab/>
        <w:t>Guimarães KC, Drager LF, Genta PR, Marcondes BF, Lorenzi-Filho G. Effects of oropharyngeal exercises on patients with moderate obstructive sleep apnea syndrome. Am J Respir Crit Care Med. 2009;179(10):962-6.</w:t>
      </w:r>
    </w:p>
    <w:p w14:paraId="3BF1B138" w14:textId="77777777" w:rsidR="002059F6" w:rsidRPr="002059F6" w:rsidRDefault="002059F6" w:rsidP="002059F6">
      <w:pPr>
        <w:pStyle w:val="EndNoteBibliography"/>
      </w:pPr>
      <w:r w:rsidRPr="002059F6">
        <w:t>33.</w:t>
      </w:r>
      <w:r w:rsidRPr="002059F6">
        <w:tab/>
        <w:t>Villa MP, Evangelisti M, Martella S, Barreto M, Del Pozzo M. Can myofunctional therapy increase tongue tone and reduce symptoms in children with sleep-disordered breathing? Sleep Breath. 2017;21(4):1025-32.</w:t>
      </w:r>
    </w:p>
    <w:p w14:paraId="003C6DA6" w14:textId="3B72BE0C" w:rsidR="00695CB8" w:rsidRDefault="00FD5FC4">
      <w:r>
        <w:fldChar w:fldCharType="end"/>
      </w:r>
    </w:p>
    <w:sectPr w:rsidR="00695CB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95CB8"/>
    <w:rsid w:val="00044FBC"/>
    <w:rsid w:val="000A0516"/>
    <w:rsid w:val="000E699F"/>
    <w:rsid w:val="00101050"/>
    <w:rsid w:val="00141C78"/>
    <w:rsid w:val="00157432"/>
    <w:rsid w:val="00160663"/>
    <w:rsid w:val="001B7D72"/>
    <w:rsid w:val="002059F6"/>
    <w:rsid w:val="00261057"/>
    <w:rsid w:val="00276721"/>
    <w:rsid w:val="002A4372"/>
    <w:rsid w:val="002D33D5"/>
    <w:rsid w:val="002F2813"/>
    <w:rsid w:val="003171AF"/>
    <w:rsid w:val="00333877"/>
    <w:rsid w:val="003736EE"/>
    <w:rsid w:val="003E4062"/>
    <w:rsid w:val="00437ED3"/>
    <w:rsid w:val="00451A11"/>
    <w:rsid w:val="004524B2"/>
    <w:rsid w:val="0049528D"/>
    <w:rsid w:val="004A6017"/>
    <w:rsid w:val="004C1A38"/>
    <w:rsid w:val="004C3C43"/>
    <w:rsid w:val="004E7DDF"/>
    <w:rsid w:val="00510A5B"/>
    <w:rsid w:val="00581D3B"/>
    <w:rsid w:val="00695CB8"/>
    <w:rsid w:val="00696FB1"/>
    <w:rsid w:val="006D7A8A"/>
    <w:rsid w:val="00703DE3"/>
    <w:rsid w:val="00723D65"/>
    <w:rsid w:val="00834E76"/>
    <w:rsid w:val="00863ADC"/>
    <w:rsid w:val="00874589"/>
    <w:rsid w:val="00874FA6"/>
    <w:rsid w:val="0091149F"/>
    <w:rsid w:val="00924EFF"/>
    <w:rsid w:val="0095579B"/>
    <w:rsid w:val="00997651"/>
    <w:rsid w:val="00A11FAF"/>
    <w:rsid w:val="00A27217"/>
    <w:rsid w:val="00A6397A"/>
    <w:rsid w:val="00A6646A"/>
    <w:rsid w:val="00AB5C5E"/>
    <w:rsid w:val="00B34224"/>
    <w:rsid w:val="00B67BB8"/>
    <w:rsid w:val="00B75753"/>
    <w:rsid w:val="00B846DA"/>
    <w:rsid w:val="00B85A04"/>
    <w:rsid w:val="00BA29FA"/>
    <w:rsid w:val="00BA5843"/>
    <w:rsid w:val="00C07D85"/>
    <w:rsid w:val="00C56BE1"/>
    <w:rsid w:val="00C6122C"/>
    <w:rsid w:val="00C61979"/>
    <w:rsid w:val="00CF3621"/>
    <w:rsid w:val="00CF5D0A"/>
    <w:rsid w:val="00D11869"/>
    <w:rsid w:val="00D8028E"/>
    <w:rsid w:val="00D83107"/>
    <w:rsid w:val="00D92AD2"/>
    <w:rsid w:val="00DA0657"/>
    <w:rsid w:val="00DA77B4"/>
    <w:rsid w:val="00DE3575"/>
    <w:rsid w:val="00EB2755"/>
    <w:rsid w:val="00EB2F03"/>
    <w:rsid w:val="00EB3B5D"/>
    <w:rsid w:val="00F00CAD"/>
    <w:rsid w:val="00F1402D"/>
    <w:rsid w:val="00F30B6F"/>
    <w:rsid w:val="00F35DF9"/>
    <w:rsid w:val="00F52484"/>
    <w:rsid w:val="00FC7CC3"/>
    <w:rsid w:val="00FD5FC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DB1D84"/>
  <w15:chartTrackingRefBased/>
  <w15:docId w15:val="{F40C35D3-358D-4AFD-A4B8-32A123C8BF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D5FC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D5FC4"/>
    <w:rPr>
      <w:rFonts w:ascii="Calibri" w:hAnsi="Calibri" w:cs="Calibri"/>
      <w:noProof/>
      <w:lang w:val="en-US"/>
    </w:rPr>
  </w:style>
  <w:style w:type="paragraph" w:customStyle="1" w:styleId="EndNoteBibliography">
    <w:name w:val="EndNote Bibliography"/>
    <w:basedOn w:val="Normal"/>
    <w:link w:val="EndNoteBibliographyChar"/>
    <w:rsid w:val="00FD5FC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D5FC4"/>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57</TotalTime>
  <Pages>7</Pages>
  <Words>6382</Words>
  <Characters>36381</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dan Lin</dc:creator>
  <cp:keywords/>
  <dc:description/>
  <cp:lastModifiedBy>Jordan Lin</cp:lastModifiedBy>
  <cp:revision>17</cp:revision>
  <dcterms:created xsi:type="dcterms:W3CDTF">2023-11-22T13:29:00Z</dcterms:created>
  <dcterms:modified xsi:type="dcterms:W3CDTF">2023-11-24T10:08:00Z</dcterms:modified>
</cp:coreProperties>
</file>